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61F1BD" w14:textId="02CBC82F" w:rsidR="00E67811" w:rsidRPr="00601777" w:rsidRDefault="007E44CA" w:rsidP="00FF0637">
      <w:pPr>
        <w:pStyle w:val="Heading1"/>
        <w:spacing w:before="0" w:line="480" w:lineRule="auto"/>
        <w:jc w:val="center"/>
      </w:pPr>
      <w:bookmarkStart w:id="0" w:name="_GoBack"/>
      <w:bookmarkEnd w:id="0"/>
      <w:r w:rsidRPr="00601777">
        <w:t xml:space="preserve">Adolescent </w:t>
      </w:r>
      <w:r w:rsidR="00DD60D7" w:rsidRPr="00601777">
        <w:t xml:space="preserve">desire for </w:t>
      </w:r>
      <w:r w:rsidR="00B80BCB" w:rsidRPr="00601777">
        <w:t>cosmetic surgery: associations with bullying and psychological functioning</w:t>
      </w:r>
    </w:p>
    <w:p w14:paraId="08E74071" w14:textId="6BE4E76B" w:rsidR="00E67811" w:rsidRPr="00601777" w:rsidRDefault="00E67811" w:rsidP="00FF0637">
      <w:pPr>
        <w:pStyle w:val="Heading1"/>
        <w:spacing w:line="480" w:lineRule="auto"/>
      </w:pPr>
      <w:r w:rsidRPr="00601777">
        <w:t xml:space="preserve">Introduction </w:t>
      </w:r>
    </w:p>
    <w:p w14:paraId="5ACABFD5" w14:textId="53E9F11F" w:rsidR="00597F81" w:rsidRPr="00601777" w:rsidRDefault="008942C4" w:rsidP="00FF0637">
      <w:pPr>
        <w:spacing w:after="240" w:line="480" w:lineRule="auto"/>
      </w:pPr>
      <w:r w:rsidRPr="00601777">
        <w:t>B</w:t>
      </w:r>
      <w:r w:rsidR="001D0D6C" w:rsidRPr="00601777">
        <w:t>etween 2014 and 2015, 15.9</w:t>
      </w:r>
      <w:r w:rsidR="00712197" w:rsidRPr="00601777">
        <w:t xml:space="preserve"> million surgical and minimally invasive procedure</w:t>
      </w:r>
      <w:r w:rsidR="001D0D6C" w:rsidRPr="00601777">
        <w:t>s were undertaken in the US; 226</w:t>
      </w:r>
      <w:r w:rsidR="00712197" w:rsidRPr="00601777">
        <w:t xml:space="preserve">,000 </w:t>
      </w:r>
      <w:r w:rsidR="005470D1" w:rsidRPr="00601777">
        <w:t xml:space="preserve">of those procedures </w:t>
      </w:r>
      <w:r w:rsidR="00712197" w:rsidRPr="00601777">
        <w:t>were undertaken in 13-19 year olds.</w:t>
      </w:r>
      <w:r w:rsidR="000C23DF" w:rsidRPr="00601777">
        <w:fldChar w:fldCharType="begin"/>
      </w:r>
      <w:r w:rsidR="00D52753" w:rsidRPr="00601777">
        <w:instrText xml:space="preserve"> ADDIN EN.CITE &lt;EndNote&gt;&lt;Cite&gt;&lt;Author&gt;American Society of Plastic Surgeons&lt;/Author&gt;&lt;Year&gt;2015&lt;/Year&gt;&lt;RecNum&gt;801&lt;/RecNum&gt;&lt;IDText&gt;Plastic Surgery Statistics Report&lt;/IDText&gt;&lt;DisplayText&gt;&lt;style face="superscript"&gt;(1)&lt;/style&gt;&lt;/DisplayText&gt;&lt;record&gt;&lt;rec-number&gt;801&lt;/rec-number&gt;&lt;foreign-keys&gt;&lt;key app="EN" db-id="w090evv90fee06efxr1xrp2oe5vsra5wwt9z" timestamp="1466423603"&gt;801&lt;/key&gt;&lt;/foreign-keys&gt;&lt;ref-type name="Web Page"&gt;12&lt;/ref-type&gt;&lt;contributors&gt;&lt;authors&gt;&lt;author&gt;American Society of Plastic Surgeons,&lt;/author&gt;&lt;/authors&gt;&lt;/contributors&gt;&lt;titles&gt;&lt;title&gt;Plastic Surgery Statistics Report&lt;/title&gt;&lt;/titles&gt;&lt;number&gt;09/09/2016&lt;/number&gt;&lt;dates&gt;&lt;year&gt;2015&lt;/year&gt;&lt;/dates&gt;&lt;urls&gt;&lt;related-urls&gt;&lt;url&gt;http://www.plasticsurgery.org/news/plastic-surgery-statistics/2015-plastic-surgery-statistics.html&lt;/url&gt;&lt;/related-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" w:tooltip="American Society of Plastic Surgeons, 2015 #801" w:history="1">
        <w:r w:rsidR="00422FAF" w:rsidRPr="00601777">
          <w:rPr>
            <w:noProof/>
            <w:vertAlign w:val="superscript"/>
          </w:rPr>
          <w:t>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712197" w:rsidRPr="00601777">
        <w:t xml:space="preserve"> </w:t>
      </w:r>
      <w:r w:rsidR="000C23DF" w:rsidRPr="00601777">
        <w:t>Rates of c</w:t>
      </w:r>
      <w:r w:rsidR="001B0C46" w:rsidRPr="00601777">
        <w:t xml:space="preserve">osmetic surgery </w:t>
      </w:r>
      <w:r w:rsidR="000C23DF" w:rsidRPr="00601777">
        <w:t>are similarly increasing in the UK</w:t>
      </w:r>
      <w:r w:rsidR="000C23DF" w:rsidRPr="00601777">
        <w:fldChar w:fldCharType="begin"/>
      </w:r>
      <w:r w:rsidR="00D52753" w:rsidRPr="00601777">
        <w:instrText xml:space="preserve"> ADDIN EN.CITE &lt;EndNote&gt;&lt;Cite&gt;&lt;Author&gt;The British Association of Aesthetic Plastic Surgeons&lt;/Author&gt;&lt;Year&gt;2014&lt;/Year&gt;&lt;RecNum&gt;825&lt;/RecNum&gt;&lt;DisplayText&gt;&lt;style face="superscript"&gt;(2)&lt;/style&gt;&lt;/DisplayText&gt;&lt;record&gt;&lt;rec-number&gt;825&lt;/rec-number&gt;&lt;foreign-keys&gt;&lt;key app="EN" db-id="w090evv90fee06efxr1xrp2oe5vsra5wwt9z" timestamp="1466423619"&gt;825&lt;/key&gt;&lt;/foreign-keys&gt;&lt;ref-type name="Web Page"&gt;12&lt;/ref-type&gt;&lt;contributors&gt;&lt;authors&gt;&lt;author&gt;The British Association of Aesthetic Plastic Surgeons,&lt;/author&gt;&lt;/authors&gt;&lt;/contributors&gt;&lt;titles&gt;&lt;title&gt;Britain sucks&lt;/title&gt;&lt;/titles&gt;&lt;number&gt;06.06.2015&lt;/number&gt;&lt;dates&gt;&lt;year&gt;2014&lt;/year&gt;&lt;/dates&gt;&lt;urls&gt;&lt;related-urls&gt;&lt;url&gt;http://baaps.org.uk/about-us/press-releases/1833-britain-sucks&lt;/url&gt;&lt;/related-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" w:tooltip="The British Association of Aesthetic Plastic Surgeons, 2014 #825" w:history="1">
        <w:r w:rsidR="00422FAF" w:rsidRPr="00601777">
          <w:rPr>
            <w:noProof/>
            <w:vertAlign w:val="superscript"/>
          </w:rPr>
          <w:t>2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0C23DF" w:rsidRPr="00601777">
        <w:t xml:space="preserve"> and across the globe.</w:t>
      </w:r>
      <w:r w:rsidR="000C23DF" w:rsidRPr="00601777">
        <w:fldChar w:fldCharType="begin"/>
      </w:r>
      <w:r w:rsidR="00D52753" w:rsidRPr="00601777">
        <w:instrText xml:space="preserve"> ADDIN EN.CITE &lt;EndNote&gt;&lt;Cite&gt;&lt;Author&gt;Holliday&lt;/Author&gt;&lt;Year&gt;2015&lt;/Year&gt;&lt;RecNum&gt;902&lt;/RecNum&gt;&lt;DisplayText&gt;&lt;style face="superscript"&gt;(3)&lt;/style&gt;&lt;/DisplayText&gt;&lt;record&gt;&lt;rec-number&gt;902&lt;/rec-number&gt;&lt;foreign-keys&gt;&lt;key app="EN" db-id="w090evv90fee06efxr1xrp2oe5vsra5wwt9z" timestamp="1468243544"&gt;902&lt;/key&gt;&lt;/foreign-keys&gt;&lt;ref-type name="Journal Article"&gt;17&lt;/ref-type&gt;&lt;contributors&gt;&lt;authors&gt;&lt;author&gt;Holliday, Ruth&lt;/author&gt;&lt;author&gt;Bell, David&lt;/author&gt;&lt;author&gt;Jones, Meredith&lt;/author&gt;&lt;author&gt;Hardy, Kate&lt;/author&gt;&lt;author&gt;Hunter, Emily&lt;/author&gt;&lt;author&gt;Probyn, Elspeth&lt;/author&gt;&lt;author&gt;Taylor, Jacqueline Sanchez&lt;/author&gt;&lt;/authors&gt;&lt;/contributors&gt;&lt;titles&gt;&lt;title&gt;Beautiful face, beautiful place: relational geographies and gender in cosmetic surgery tourism websites&lt;/title&gt;&lt;secondary-title&gt;Gender, Place &amp;amp; Culture&lt;/secondary-title&gt;&lt;/titles&gt;&lt;pages&gt;90-106&lt;/pages&gt;&lt;volume&gt;22&lt;/volume&gt;&lt;number&gt;1&lt;/number&gt;&lt;dates&gt;&lt;year&gt;2015&lt;/year&gt;&lt;/dates&gt;&lt;isbn&gt;0966-369X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" w:tooltip="Holliday, 2015 #902" w:history="1">
        <w:r w:rsidR="00422FAF" w:rsidRPr="00601777">
          <w:rPr>
            <w:noProof/>
            <w:vertAlign w:val="superscript"/>
          </w:rPr>
          <w:t>3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1B0C46" w:rsidRPr="00601777">
        <w:t xml:space="preserve"> </w:t>
      </w:r>
      <w:r w:rsidR="00712197" w:rsidRPr="00601777">
        <w:t>As</w:t>
      </w:r>
      <w:r w:rsidR="005030DE" w:rsidRPr="00601777">
        <w:t xml:space="preserve"> the </w:t>
      </w:r>
      <w:r w:rsidR="00AF1AAD" w:rsidRPr="00601777">
        <w:t>prevalence</w:t>
      </w:r>
      <w:r w:rsidRPr="00601777">
        <w:t xml:space="preserve"> </w:t>
      </w:r>
      <w:r w:rsidR="00712197" w:rsidRPr="00601777">
        <w:t xml:space="preserve">of cosmetic procedures </w:t>
      </w:r>
      <w:r w:rsidR="00CC06E7" w:rsidRPr="00601777">
        <w:t xml:space="preserve">has </w:t>
      </w:r>
      <w:r w:rsidRPr="00601777">
        <w:t>rise</w:t>
      </w:r>
      <w:r w:rsidR="00CC06E7" w:rsidRPr="00601777">
        <w:t>n</w:t>
      </w:r>
      <w:r w:rsidR="005030DE" w:rsidRPr="00601777">
        <w:t xml:space="preserve">, so too </w:t>
      </w:r>
      <w:r w:rsidR="00CC06E7" w:rsidRPr="00601777">
        <w:t>has</w:t>
      </w:r>
      <w:r w:rsidR="005030DE" w:rsidRPr="00601777">
        <w:t xml:space="preserve"> an </w:t>
      </w:r>
      <w:r w:rsidR="00AF1AAD" w:rsidRPr="00601777">
        <w:t xml:space="preserve">interest in the </w:t>
      </w:r>
      <w:r w:rsidR="00601A23" w:rsidRPr="00601777">
        <w:t xml:space="preserve">drivers </w:t>
      </w:r>
      <w:r w:rsidR="00712197" w:rsidRPr="00601777">
        <w:t>that lead people to desire a change in their appearance</w:t>
      </w:r>
      <w:r w:rsidR="00601A23" w:rsidRPr="00601777">
        <w:t xml:space="preserve">. </w:t>
      </w:r>
      <w:r w:rsidR="00A25CF4" w:rsidRPr="00601777">
        <w:t>D</w:t>
      </w:r>
      <w:r w:rsidR="00601A23" w:rsidRPr="00601777">
        <w:t xml:space="preserve">rivers examined so far include </w:t>
      </w:r>
      <w:r w:rsidR="00712197" w:rsidRPr="00601777">
        <w:t>i</w:t>
      </w:r>
      <w:r w:rsidR="005470D1" w:rsidRPr="00601777">
        <w:t>ndividual factors (e.g., sex</w:t>
      </w:r>
      <w:r w:rsidR="00712197" w:rsidRPr="00601777">
        <w:t>),</w:t>
      </w:r>
      <w:r w:rsidR="000C23DF" w:rsidRPr="00601777">
        <w:fldChar w:fldCharType="begin">
          <w:fldData xml:space="preserve">PEVuZE5vdGU+PENpdGU+PEF1dGhvcj5Ib25pZ21hbjwvQXV0aG9yPjxZZWFyPjIwMDQ8L1llYXI+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Ib25pZ21hbjwvQXV0aG9yPjxZZWFyPjIwMDQ8L1llYXI+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" w:tooltip="Honigman, 2004 #497" w:history="1">
        <w:r w:rsidR="00422FAF" w:rsidRPr="00601777">
          <w:rPr>
            <w:noProof/>
            <w:vertAlign w:val="superscript"/>
          </w:rPr>
          <w:t>4-7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712197" w:rsidRPr="00601777">
        <w:t xml:space="preserve"> psychological </w:t>
      </w:r>
      <w:r w:rsidR="004F44CF" w:rsidRPr="00601777">
        <w:t>factors</w:t>
      </w:r>
      <w:r w:rsidR="0049373B" w:rsidRPr="00601777">
        <w:t xml:space="preserve"> (e.g., body image)</w:t>
      </w:r>
      <w:r w:rsidR="00712197" w:rsidRPr="00601777">
        <w:t>,</w:t>
      </w:r>
      <w:r w:rsidR="00712197" w:rsidRPr="00601777">
        <w:fldChar w:fldCharType="begin">
          <w:fldData xml:space="preserve">PEVuZE5vdGU+PENpdGU+PEF1dGhvcj5IZW5kZXJzb24tS2luZzwvQXV0aG9yPjxZZWFyPjIwMDU8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IZW5kZXJzb24tS2luZzwvQXV0aG9yPjxZZWFyPjIwMDU8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712197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" w:tooltip="Markey, 2009 #491" w:history="1">
        <w:r w:rsidR="00422FAF" w:rsidRPr="00601777">
          <w:rPr>
            <w:noProof/>
            <w:vertAlign w:val="superscript"/>
          </w:rPr>
          <w:t>5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8" w:tooltip="Henderson-King, 2005 #494" w:history="1">
        <w:r w:rsidR="00422FAF" w:rsidRPr="00601777">
          <w:rPr>
            <w:noProof/>
            <w:vertAlign w:val="superscript"/>
          </w:rPr>
          <w:t>8-17</w:t>
        </w:r>
      </w:hyperlink>
      <w:r w:rsidR="00D52753" w:rsidRPr="00601777">
        <w:rPr>
          <w:noProof/>
          <w:vertAlign w:val="superscript"/>
        </w:rPr>
        <w:t>)</w:t>
      </w:r>
      <w:r w:rsidR="00712197" w:rsidRPr="00601777">
        <w:fldChar w:fldCharType="end"/>
      </w:r>
      <w:r w:rsidR="005470D1" w:rsidRPr="00601777">
        <w:t xml:space="preserve"> </w:t>
      </w:r>
      <w:r w:rsidR="00601A23" w:rsidRPr="00601777">
        <w:t>sociocultural factors</w:t>
      </w:r>
      <w:r w:rsidR="00703F84" w:rsidRPr="00601777">
        <w:t xml:space="preserve"> (e.g., media influences)</w:t>
      </w:r>
      <w:r w:rsidR="008F44F3" w:rsidRPr="00601777">
        <w:fldChar w:fldCharType="begin">
          <w:fldData xml:space="preserve">PEVuZE5vdGU+PENpdGU+PEF1dGhvcj5EZWxpbnNreTwvQXV0aG9yPjxZZWFyPjIwMDU8L1llYXI+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EZWxpbnNreTwvQXV0aG9yPjxZZWFyPjIwMDU8L1llYXI+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8F44F3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" w:tooltip="Markey, 2009 #491" w:history="1">
        <w:r w:rsidR="00422FAF" w:rsidRPr="00601777">
          <w:rPr>
            <w:noProof/>
            <w:vertAlign w:val="superscript"/>
          </w:rPr>
          <w:t>5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18" w:tooltip="Delinsky, 2005 #826" w:history="1">
        <w:r w:rsidR="00422FAF" w:rsidRPr="00601777">
          <w:rPr>
            <w:noProof/>
            <w:vertAlign w:val="superscript"/>
          </w:rPr>
          <w:t>18-22</w:t>
        </w:r>
      </w:hyperlink>
      <w:r w:rsidR="00D52753" w:rsidRPr="00601777">
        <w:rPr>
          <w:noProof/>
          <w:vertAlign w:val="superscript"/>
        </w:rPr>
        <w:t>)</w:t>
      </w:r>
      <w:r w:rsidR="008F44F3" w:rsidRPr="00601777">
        <w:fldChar w:fldCharType="end"/>
      </w:r>
      <w:r w:rsidR="00FA1A5D" w:rsidRPr="00601777">
        <w:t xml:space="preserve"> </w:t>
      </w:r>
      <w:r w:rsidR="00703F84" w:rsidRPr="00601777">
        <w:t xml:space="preserve">and </w:t>
      </w:r>
      <w:r w:rsidR="00FA1A5D" w:rsidRPr="00601777">
        <w:t>interperso</w:t>
      </w:r>
      <w:r w:rsidR="00703F84" w:rsidRPr="00601777">
        <w:t>nal factors</w:t>
      </w:r>
      <w:r w:rsidR="004613E9" w:rsidRPr="00601777">
        <w:t xml:space="preserve"> (e.g., peer influences)</w:t>
      </w:r>
      <w:r w:rsidR="00703F84" w:rsidRPr="00601777">
        <w:t>.</w:t>
      </w:r>
      <w:r w:rsidR="00601A23" w:rsidRPr="00601777">
        <w:fldChar w:fldCharType="begin">
          <w:fldData xml:space="preserve">PEVuZE5vdGU+PENpdGU+PEF1dGhvcj5IZW5kZXJzb27igJBLaW5nPC9BdXRob3I+PFllYXI+MjAw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IZW5kZXJzb27igJBLaW5nPC9BdXRob3I+PFllYXI+MjAw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601A23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1" w:tooltip="Javo, 2009 #812" w:history="1">
        <w:r w:rsidR="00422FAF" w:rsidRPr="00601777">
          <w:rPr>
            <w:noProof/>
            <w:vertAlign w:val="superscript"/>
          </w:rPr>
          <w:t>11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18" w:tooltip="Delinsky, 2005 #826" w:history="1">
        <w:r w:rsidR="00422FAF" w:rsidRPr="00601777">
          <w:rPr>
            <w:noProof/>
            <w:vertAlign w:val="superscript"/>
          </w:rPr>
          <w:t>18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19" w:tooltip="Henderson‐King, 2009 #550" w:history="1">
        <w:r w:rsidR="00422FAF" w:rsidRPr="00601777">
          <w:rPr>
            <w:noProof/>
            <w:vertAlign w:val="superscript"/>
          </w:rPr>
          <w:t>19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3" w:tooltip="Brown, 2007 #661" w:history="1">
        <w:r w:rsidR="00422FAF" w:rsidRPr="00601777">
          <w:rPr>
            <w:noProof/>
            <w:vertAlign w:val="superscript"/>
          </w:rPr>
          <w:t>23-26</w:t>
        </w:r>
      </w:hyperlink>
      <w:r w:rsidR="00D52753" w:rsidRPr="00601777">
        <w:rPr>
          <w:noProof/>
          <w:vertAlign w:val="superscript"/>
        </w:rPr>
        <w:t>)</w:t>
      </w:r>
      <w:r w:rsidR="00601A23" w:rsidRPr="00601777">
        <w:fldChar w:fldCharType="end"/>
      </w:r>
      <w:r w:rsidR="00601A23" w:rsidRPr="00601777">
        <w:t xml:space="preserve"> </w:t>
      </w:r>
      <w:r w:rsidR="00703F84" w:rsidRPr="00601777">
        <w:t>Some</w:t>
      </w:r>
      <w:r w:rsidR="000C23DF" w:rsidRPr="00601777">
        <w:fldChar w:fldCharType="begin"/>
      </w:r>
      <w:r w:rsidR="00D52753" w:rsidRPr="00601777">
        <w:instrText xml:space="preserve"> ADDIN EN.CITE &lt;EndNote&gt;&lt;Cite&gt;&lt;Author&gt;Ferguson&lt;/Author&gt;&lt;Year&gt;2014&lt;/Year&gt;&lt;RecNum&gt;870&lt;/RecNum&gt;&lt;DisplayText&gt;&lt;style face="superscript"&gt;(21)&lt;/style&gt;&lt;/DisplayText&gt;&lt;record&gt;&lt;rec-number&gt;870&lt;/rec-number&gt;&lt;foreign-keys&gt;&lt;key app="EN" db-id="w090evv90fee06efxr1xrp2oe5vsra5wwt9z" timestamp="1466874701"&gt;870&lt;/key&gt;&lt;/foreign-keys&gt;&lt;ref-type name="Journal Article"&gt;17&lt;/ref-type&gt;&lt;contributors&gt;&lt;authors&gt;&lt;author&gt;Ferguson, Christopher J&lt;/author&gt;&lt;author&gt;Muñoz, Mónica E&lt;/author&gt;&lt;author&gt;Garza, Adolfo&lt;/author&gt;&lt;author&gt;Galindo, Mariza&lt;/author&gt;&lt;/authors&gt;&lt;/contributors&gt;&lt;titles&gt;&lt;title&gt;Concurrent and prospective analyses of peer, television and social media influences on body dissatisfaction, eating disorder symptoms and life satisfaction in adolescent girls&lt;/title&gt;&lt;secondary-title&gt;Journal of youth and adolescence&lt;/secondary-title&gt;&lt;/titles&gt;&lt;pages&gt;1-14&lt;/pages&gt;&lt;volume&gt;43&lt;/volume&gt;&lt;number&gt;1&lt;/number&gt;&lt;dates&gt;&lt;year&gt;2014&lt;/year&gt;&lt;/dates&gt;&lt;isbn&gt;0047-2891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1" w:tooltip="Ferguson, 2014 #870" w:history="1">
        <w:r w:rsidR="00422FAF" w:rsidRPr="00601777">
          <w:rPr>
            <w:noProof/>
            <w:vertAlign w:val="superscript"/>
          </w:rPr>
          <w:t>2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703F84" w:rsidRPr="00601777">
        <w:t xml:space="preserve"> have </w:t>
      </w:r>
      <w:r w:rsidR="00A25CF4" w:rsidRPr="00601777">
        <w:t>found that peers have a strong</w:t>
      </w:r>
      <w:r w:rsidR="00703F84" w:rsidRPr="00601777">
        <w:t xml:space="preserve"> </w:t>
      </w:r>
      <w:r w:rsidR="00A25CF4" w:rsidRPr="00601777">
        <w:t>influen</w:t>
      </w:r>
      <w:r w:rsidR="00703F84" w:rsidRPr="00601777">
        <w:t>ce on body image and several studies have found that a large proportion (around 50%) of adults seeking cosmetic surgery report a history of teasing or bullying.</w:t>
      </w:r>
      <w:r w:rsidR="00703F84" w:rsidRPr="00601777">
        <w:fldChar w:fldCharType="begin">
          <w:fldData xml:space="preserve">PEVuZE5vdGU+PENpdGU+PEF1dGhvcj5NYXJrZXk8L0F1dGhvcj48WWVhcj4yMDA5PC9ZZWFyPjxS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NYXJrZXk8L0F1dGhvcj48WWVhcj4yMDA5PC9ZZWFyPjxS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703F84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" w:tooltip="Markey, 2009 #491" w:history="1">
        <w:r w:rsidR="00422FAF" w:rsidRPr="00601777">
          <w:rPr>
            <w:noProof/>
            <w:vertAlign w:val="superscript"/>
          </w:rPr>
          <w:t>5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11" w:tooltip="Javo, 2009 #812" w:history="1">
        <w:r w:rsidR="00422FAF" w:rsidRPr="00601777">
          <w:rPr>
            <w:noProof/>
            <w:vertAlign w:val="superscript"/>
          </w:rPr>
          <w:t>11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4" w:tooltip="Jackson, 2012 #489" w:history="1">
        <w:r w:rsidR="00422FAF" w:rsidRPr="00601777">
          <w:rPr>
            <w:noProof/>
            <w:vertAlign w:val="superscript"/>
          </w:rPr>
          <w:t>24-26</w:t>
        </w:r>
      </w:hyperlink>
      <w:r w:rsidR="00D52753" w:rsidRPr="00601777">
        <w:rPr>
          <w:noProof/>
          <w:vertAlign w:val="superscript"/>
        </w:rPr>
        <w:t>)</w:t>
      </w:r>
      <w:r w:rsidR="00703F84" w:rsidRPr="00601777">
        <w:fldChar w:fldCharType="end"/>
      </w:r>
      <w:r w:rsidR="00703F84" w:rsidRPr="00601777">
        <w:t xml:space="preserve">  </w:t>
      </w:r>
      <w:r w:rsidR="00601A23" w:rsidRPr="00601777">
        <w:t xml:space="preserve">Bullying, defined as </w:t>
      </w:r>
      <w:r w:rsidR="00A25CF4" w:rsidRPr="00601777">
        <w:t>an imb</w:t>
      </w:r>
      <w:r w:rsidR="0051142E" w:rsidRPr="00601777">
        <w:t>alanced relationship characteriz</w:t>
      </w:r>
      <w:r w:rsidR="00A25CF4" w:rsidRPr="00601777">
        <w:t xml:space="preserve">ed by </w:t>
      </w:r>
      <w:r w:rsidR="008B5BB4" w:rsidRPr="00601777">
        <w:t xml:space="preserve">intended and </w:t>
      </w:r>
      <w:r w:rsidR="00601A23" w:rsidRPr="00601777">
        <w:t>repeated aggression</w:t>
      </w:r>
      <w:r w:rsidR="005470D1" w:rsidRPr="00601777">
        <w:t>,</w:t>
      </w:r>
      <w:r w:rsidR="000C23DF" w:rsidRPr="00601777">
        <w:fldChar w:fldCharType="begin"/>
      </w:r>
      <w:r w:rsidR="00D52753" w:rsidRPr="00601777">
        <w:instrText xml:space="preserve"> ADDIN EN.CITE &lt;EndNote&gt;&lt;Cite&gt;&lt;Author&gt;Center for Disease Control&lt;/Author&gt;&lt;Year&gt;2015&lt;/Year&gt;&lt;RecNum&gt;762&lt;/RecNum&gt;&lt;IDText&gt;Understanding bullying&lt;/IDText&gt;&lt;DisplayText&gt;&lt;style face="superscript"&gt;(27)&lt;/style&gt;&lt;/DisplayText&gt;&lt;record&gt;&lt;rec-number&gt;762&lt;/rec-number&gt;&lt;foreign-keys&gt;&lt;key app="EN" db-id="w090evv90fee06efxr1xrp2oe5vsra5wwt9z" timestamp="1460470183"&gt;762&lt;/key&gt;&lt;/foreign-keys&gt;&lt;ref-type name="Web Page"&gt;12&lt;/ref-type&gt;&lt;contributors&gt;&lt;authors&gt;&lt;author&gt;Center for Disease Control, National Center for Injury Prevention and Control,&lt;/author&gt;&lt;/authors&gt;&lt;/contributors&gt;&lt;titles&gt;&lt;title&gt;Understanding bullying&lt;/title&gt;&lt;/titles&gt;&lt;number&gt;April 01 2016&lt;/number&gt;&lt;dates&gt;&lt;year&gt;2015&lt;/year&gt;&lt;/dates&gt;&lt;urls&gt;&lt;related-urls&gt;&lt;url&gt;http://www.cdc.gov/violenceprevention/pdf/bullying_factsheet.pdf&lt;/url&gt;&lt;/related-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7" w:tooltip="Center for Disease Control, 2015 #762" w:history="1">
        <w:r w:rsidR="00422FAF" w:rsidRPr="00601777">
          <w:rPr>
            <w:noProof/>
            <w:vertAlign w:val="superscript"/>
          </w:rPr>
          <w:t>27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601A23" w:rsidRPr="00601777">
        <w:t xml:space="preserve"> can have </w:t>
      </w:r>
      <w:r w:rsidR="002517AC" w:rsidRPr="00601777">
        <w:t xml:space="preserve">a range of </w:t>
      </w:r>
      <w:r w:rsidR="004528FF" w:rsidRPr="00601777">
        <w:t xml:space="preserve">adverse </w:t>
      </w:r>
      <w:r w:rsidR="005A5BBB" w:rsidRPr="00601777">
        <w:t xml:space="preserve">effects on </w:t>
      </w:r>
      <w:r w:rsidR="00703F84" w:rsidRPr="00601777">
        <w:t>children and adolescents</w:t>
      </w:r>
      <w:r w:rsidR="00DC6E51" w:rsidRPr="00601777">
        <w:t>.</w:t>
      </w:r>
      <w:r w:rsidR="000C23DF" w:rsidRPr="00601777">
        <w:fldChar w:fldCharType="begin">
          <w:fldData xml:space="preserve">PEVuZE5vdGU+PENpdGU+PEF1dGhvcj5TdGFwaW5za2k8L0F1dGhvcj48WWVhcj4yMDE0PC9ZZWFy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TdGFwaW5za2k8L0F1dGhvcj48WWVhcj4yMDE0PC9ZZWFy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8" w:tooltip="Stapinski, 2014 #500" w:history="1">
        <w:r w:rsidR="00422FAF" w:rsidRPr="00601777">
          <w:rPr>
            <w:noProof/>
            <w:vertAlign w:val="superscript"/>
          </w:rPr>
          <w:t>28-32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441EEE" w:rsidRPr="00601777">
        <w:t xml:space="preserve"> For </w:t>
      </w:r>
      <w:r w:rsidR="00DC6E51" w:rsidRPr="00601777">
        <w:t xml:space="preserve">bullying </w:t>
      </w:r>
      <w:r w:rsidR="004F44CF" w:rsidRPr="00601777">
        <w:t>victims, the negative</w:t>
      </w:r>
      <w:r w:rsidR="00B351F8" w:rsidRPr="00601777">
        <w:t xml:space="preserve"> effects</w:t>
      </w:r>
      <w:r w:rsidR="00441EEE" w:rsidRPr="00601777">
        <w:t xml:space="preserve"> may be</w:t>
      </w:r>
      <w:r w:rsidR="00FA1A5D" w:rsidRPr="00601777">
        <w:t xml:space="preserve"> </w:t>
      </w:r>
      <w:r w:rsidR="005A5BBB" w:rsidRPr="00601777">
        <w:t xml:space="preserve">similar </w:t>
      </w:r>
      <w:r w:rsidR="00152013" w:rsidRPr="00601777">
        <w:t>to th</w:t>
      </w:r>
      <w:r w:rsidR="00B351F8" w:rsidRPr="00601777">
        <w:t>ose</w:t>
      </w:r>
      <w:r w:rsidR="005A5BBB" w:rsidRPr="00601777">
        <w:t xml:space="preserve"> caused by </w:t>
      </w:r>
      <w:r w:rsidR="00597F81" w:rsidRPr="00601777">
        <w:t xml:space="preserve">adult </w:t>
      </w:r>
      <w:r w:rsidR="005A5BBB" w:rsidRPr="00601777">
        <w:t>abuse or maltreatment</w:t>
      </w:r>
      <w:r w:rsidR="00FA1A5D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Lereya&lt;/Author&gt;&lt;Year&gt;2015&lt;/Year&gt;&lt;RecNum&gt;808&lt;/RecNum&gt;&lt;IDText&gt;Adult mental health consequences of peer bullying and maltreatment in childhood: two cohorts in two countries&lt;/IDText&gt;&lt;DisplayText&gt;&lt;style face="superscript"&gt;(33)&lt;/style&gt;&lt;/DisplayText&gt;&lt;record&gt;&lt;rec-number&gt;808&lt;/rec-number&gt;&lt;foreign-keys&gt;&lt;key app="EN" db-id="w090evv90fee06efxr1xrp2oe5vsra5wwt9z" timestamp="1466423609"&gt;808&lt;/key&gt;&lt;/foreign-keys&gt;&lt;ref-type name="Journal Article"&gt;17&lt;/ref-type&gt;&lt;contributors&gt;&lt;authors&gt;&lt;author&gt;Lereya, Suzet Tanya&lt;/author&gt;&lt;author&gt;Copeland, William E&lt;/author&gt;&lt;author&gt;Costello, E Jane&lt;/author&gt;&lt;author&gt;Wolke, Dieter&lt;/author&gt;&lt;/authors&gt;&lt;/contributors&gt;&lt;titles&gt;&lt;title&gt;Adult mental health consequences of peer bullying and maltreatment in childhood: two cohorts in two countries&lt;/title&gt;&lt;secondary-title&gt;The Lancet Psychiatry&lt;/secondary-title&gt;&lt;/titles&gt;&lt;pages&gt;524-531&lt;/pages&gt;&lt;volume&gt;2&lt;/volume&gt;&lt;number&gt;6&lt;/number&gt;&lt;dates&gt;&lt;year&gt;2015&lt;/year&gt;&lt;/dates&gt;&lt;isbn&gt;2215-0366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3" w:tooltip="Lereya, 2015 #808" w:history="1">
        <w:r w:rsidR="00422FAF" w:rsidRPr="00601777">
          <w:rPr>
            <w:noProof/>
            <w:vertAlign w:val="superscript"/>
          </w:rPr>
          <w:t>33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5A5BBB" w:rsidRPr="00601777">
        <w:t xml:space="preserve"> </w:t>
      </w:r>
    </w:p>
    <w:p w14:paraId="6730E473" w14:textId="7F594D56" w:rsidR="00152013" w:rsidRPr="00601777" w:rsidRDefault="00152013" w:rsidP="00FF0637">
      <w:pPr>
        <w:spacing w:after="240" w:line="480" w:lineRule="auto"/>
      </w:pPr>
      <w:r w:rsidRPr="00601777">
        <w:t>There are several gaps in knowledge regarding the relationship between cosmetic surgery</w:t>
      </w:r>
      <w:r w:rsidR="00A25CF4" w:rsidRPr="00601777">
        <w:t xml:space="preserve"> and bullying</w:t>
      </w:r>
      <w:r w:rsidRPr="00601777">
        <w:t xml:space="preserve">. Firstly, most studies have used a retrospective design </w:t>
      </w:r>
      <w:r w:rsidR="00D34A97" w:rsidRPr="00601777">
        <w:t xml:space="preserve">in </w:t>
      </w:r>
      <w:r w:rsidRPr="00601777">
        <w:t xml:space="preserve">adult samples. </w:t>
      </w:r>
      <w:r w:rsidR="00E518EC" w:rsidRPr="00601777">
        <w:t>Retrospective studies have generally found that cosmetic patients or candidates report appearance teasing more frequently than controls.</w:t>
      </w:r>
      <w:r w:rsidR="00E518EC" w:rsidRPr="00601777">
        <w:fldChar w:fldCharType="begin">
          <w:fldData xml:space="preserve">PEVuZE5vdGU+PENpdGU+PEF1dGhvcj5KYWNrc29uPC9BdXRob3I+PFllYXI+MjAxMjwvWWVhcj48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YWNrc29uPC9BdXRob3I+PFllYXI+MjAxMjwvWWVhcj48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E518EC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1" w:tooltip="Javo, 2009 #812" w:history="1">
        <w:r w:rsidR="00422FAF" w:rsidRPr="00601777">
          <w:rPr>
            <w:noProof/>
            <w:vertAlign w:val="superscript"/>
          </w:rPr>
          <w:t>11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13" w:tooltip="Sarwer, 2003 #496" w:history="1">
        <w:r w:rsidR="00422FAF" w:rsidRPr="00601777">
          <w:rPr>
            <w:noProof/>
            <w:vertAlign w:val="superscript"/>
          </w:rPr>
          <w:t>13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4" w:tooltip="Jackson, 2012 #489" w:history="1">
        <w:r w:rsidR="00422FAF" w:rsidRPr="00601777">
          <w:rPr>
            <w:noProof/>
            <w:vertAlign w:val="superscript"/>
          </w:rPr>
          <w:t>24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6" w:tooltip="von Soest, 2006 #509" w:history="1">
        <w:r w:rsidR="00422FAF" w:rsidRPr="00601777">
          <w:rPr>
            <w:noProof/>
            <w:vertAlign w:val="superscript"/>
          </w:rPr>
          <w:t>26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4" w:tooltip="Veale, 2014 #486" w:history="1">
        <w:r w:rsidR="00422FAF" w:rsidRPr="00601777">
          <w:rPr>
            <w:noProof/>
            <w:vertAlign w:val="superscript"/>
          </w:rPr>
          <w:t>34</w:t>
        </w:r>
      </w:hyperlink>
      <w:r w:rsidR="00D52753" w:rsidRPr="00601777">
        <w:rPr>
          <w:noProof/>
          <w:vertAlign w:val="superscript"/>
        </w:rPr>
        <w:t>)</w:t>
      </w:r>
      <w:r w:rsidR="00E518EC" w:rsidRPr="00601777">
        <w:fldChar w:fldCharType="end"/>
      </w:r>
      <w:r w:rsidR="00E518EC" w:rsidRPr="00601777">
        <w:t xml:space="preserve"> </w:t>
      </w:r>
      <w:r w:rsidR="00EA1C26" w:rsidRPr="00601777">
        <w:t>However, r</w:t>
      </w:r>
      <w:r w:rsidR="00597F81" w:rsidRPr="00601777">
        <w:t>etrospective studies are problematic because current or prior psychological problems can lead to biased recall</w:t>
      </w:r>
      <w:r w:rsidR="00FD6A55" w:rsidRPr="00601777">
        <w:t>.</w:t>
      </w:r>
      <w:r w:rsidR="00597F81" w:rsidRPr="00601777">
        <w:fldChar w:fldCharType="begin"/>
      </w:r>
      <w:r w:rsidR="00D52753" w:rsidRPr="00601777">
        <w:instrText xml:space="preserve"> ADDIN EN.CITE &lt;EndNote&gt;&lt;Cite&gt;&lt;Author&gt;Richters&lt;/Author&gt;&lt;Year&gt;1992&lt;/Year&gt;&lt;RecNum&gt;503&lt;/RecNum&gt;&lt;IDText&gt;Depressed mothers as informants about their children: a critical review of the evidence for distortion&lt;/IDText&gt;&lt;DisplayText&gt;&lt;style face="superscript"&gt;(35, 36)&lt;/style&gt;&lt;/DisplayText&gt;&lt;record&gt;&lt;rec-number&gt;503&lt;/rec-number&gt;&lt;foreign-keys&gt;&lt;key app="EN" db-id="w090evv90fee06efxr1xrp2oe5vsra5wwt9z" timestamp="1438772173"&gt;503&lt;/key&gt;&lt;/foreign-keys&gt;&lt;ref-type name="Journal Article"&gt;17&lt;/ref-type&gt;&lt;contributors&gt;&lt;authors&gt;&lt;author&gt;Richters, John E&lt;/author&gt;&lt;/authors&gt;&lt;/contributors&gt;&lt;titles&gt;&lt;title&gt;Depressed mothers as informants about their children: a critical review of the evidence for distortion&lt;/title&gt;&lt;secondary-title&gt;Psychological bulletin&lt;/secondary-title&gt;&lt;/titles&gt;&lt;periodical&gt;&lt;full-title&gt;Psychological Bulletin&lt;/full-title&gt;&lt;abbr-1&gt;Psychol. Bull.&lt;/abbr-1&gt;&lt;abbr-2&gt;Psychol Bull&lt;/abbr-2&gt;&lt;/periodical&gt;&lt;pages&gt;485&lt;/pages&gt;&lt;volume&gt;112&lt;/volume&gt;&lt;number&gt;3&lt;/number&gt;&lt;dates&gt;&lt;year&gt;1992&lt;/year&gt;&lt;/dates&gt;&lt;isbn&gt;1939-1455&lt;/isbn&gt;&lt;urls&gt;&lt;/urls&gt;&lt;/record&gt;&lt;/Cite&gt;&lt;Cite&gt;&lt;Author&gt;Mackinger&lt;/Author&gt;&lt;Year&gt;2000&lt;/Year&gt;&lt;RecNum&gt;502&lt;/RecNum&gt;&lt;IDText&gt;Autobiographical memories in women remitted from major depression&lt;/IDText&gt;&lt;record&gt;&lt;rec-number&gt;502&lt;/rec-number&gt;&lt;foreign-keys&gt;&lt;key app="EN" db-id="w090evv90fee06efxr1xrp2oe5vsra5wwt9z" timestamp="1438772172"&gt;502&lt;/key&gt;&lt;/foreign-keys&gt;&lt;ref-type name="Journal Article"&gt;17&lt;/ref-type&gt;&lt;contributors&gt;&lt;authors&gt;&lt;author&gt;Mackinger, Herbert F&lt;/author&gt;&lt;author&gt;Pachinger, Martin M&lt;/author&gt;&lt;author&gt;Leibetseder, Max M&lt;/author&gt;&lt;author&gt;Fartacek, Reinhold R&lt;/author&gt;&lt;/authors&gt;&lt;/contributors&gt;&lt;titles&gt;&lt;title&gt;Autobiographical memories in women remitted from major depression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331&lt;/pages&gt;&lt;volume&gt;109&lt;/volume&gt;&lt;number&gt;2&lt;/number&gt;&lt;dates&gt;&lt;year&gt;2000&lt;/year&gt;&lt;/dates&gt;&lt;isbn&gt;1939-1846&lt;/isbn&gt;&lt;urls&gt;&lt;/urls&gt;&lt;/record&gt;&lt;/Cite&gt;&lt;/EndNote&gt;</w:instrText>
      </w:r>
      <w:r w:rsidR="00597F81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5" w:tooltip="Richters, 1992 #503" w:history="1">
        <w:r w:rsidR="00422FAF" w:rsidRPr="00601777">
          <w:rPr>
            <w:noProof/>
            <w:vertAlign w:val="superscript"/>
          </w:rPr>
          <w:t>35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6" w:tooltip="Mackinger, 2000 #502" w:history="1">
        <w:r w:rsidR="00422FAF" w:rsidRPr="00601777">
          <w:rPr>
            <w:noProof/>
            <w:vertAlign w:val="superscript"/>
          </w:rPr>
          <w:t>36</w:t>
        </w:r>
      </w:hyperlink>
      <w:r w:rsidR="00D52753" w:rsidRPr="00601777">
        <w:rPr>
          <w:noProof/>
          <w:vertAlign w:val="superscript"/>
        </w:rPr>
        <w:t>)</w:t>
      </w:r>
      <w:r w:rsidR="00597F81" w:rsidRPr="00601777">
        <w:fldChar w:fldCharType="end"/>
      </w:r>
      <w:r w:rsidR="00FA1A5D" w:rsidRPr="00601777">
        <w:t xml:space="preserve"> </w:t>
      </w:r>
      <w:r w:rsidR="005E562A" w:rsidRPr="00601777">
        <w:t>In young adults</w:t>
      </w:r>
      <w:r w:rsidR="004613E9" w:rsidRPr="00601777">
        <w:t xml:space="preserve"> (e.g., undergraduate students)</w:t>
      </w:r>
      <w:r w:rsidR="005E562A" w:rsidRPr="00601777">
        <w:t>, teasing history</w:t>
      </w:r>
      <w:r w:rsidR="004613E9" w:rsidRPr="00601777">
        <w:t xml:space="preserve"> can</w:t>
      </w:r>
      <w:r w:rsidR="005E562A" w:rsidRPr="00601777">
        <w:t xml:space="preserve"> uniquely pre</w:t>
      </w:r>
      <w:r w:rsidR="004613E9" w:rsidRPr="00601777">
        <w:t>dict</w:t>
      </w:r>
      <w:r w:rsidR="005E562A" w:rsidRPr="00601777">
        <w:t xml:space="preserve"> interest in cosmetic surgery</w:t>
      </w:r>
      <w:r w:rsidR="0049373B" w:rsidRPr="00601777">
        <w:t>.</w:t>
      </w:r>
      <w:r w:rsidR="005E562A" w:rsidRPr="00601777">
        <w:fldChar w:fldCharType="begin">
          <w:fldData xml:space="preserve">PEVuZE5vdGU+PENpdGU+PEF1dGhvcj5NYXJrZXk8L0F1dGhvcj48WWVhcj4yMDA5PC9ZZWFyPjxS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NYXJrZXk8L0F1dGhvcj48WWVhcj4yMDA5PC9ZZWFyPjxS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5E562A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" w:tooltip="Markey, 2009 #491" w:history="1">
        <w:r w:rsidR="00422FAF" w:rsidRPr="00601777">
          <w:rPr>
            <w:noProof/>
            <w:vertAlign w:val="superscript"/>
          </w:rPr>
          <w:t>5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5" w:tooltip="Park, 2009 #492" w:history="1">
        <w:r w:rsidR="00422FAF" w:rsidRPr="00601777">
          <w:rPr>
            <w:noProof/>
            <w:vertAlign w:val="superscript"/>
          </w:rPr>
          <w:t>25</w:t>
        </w:r>
      </w:hyperlink>
      <w:r w:rsidR="00D52753" w:rsidRPr="00601777">
        <w:rPr>
          <w:noProof/>
          <w:vertAlign w:val="superscript"/>
        </w:rPr>
        <w:t>)</w:t>
      </w:r>
      <w:r w:rsidR="005E562A" w:rsidRPr="00601777">
        <w:fldChar w:fldCharType="end"/>
      </w:r>
      <w:r w:rsidR="005E562A" w:rsidRPr="00601777">
        <w:t xml:space="preserve"> </w:t>
      </w:r>
      <w:r w:rsidR="00774083" w:rsidRPr="00601777">
        <w:t xml:space="preserve">Most bullying </w:t>
      </w:r>
      <w:r w:rsidR="00597F81" w:rsidRPr="00601777">
        <w:t>occurs during childhood and adolescence</w:t>
      </w:r>
      <w:r w:rsidR="000C23DF" w:rsidRPr="00601777">
        <w:fldChar w:fldCharType="begin"/>
      </w:r>
      <w:r w:rsidR="00D52753" w:rsidRPr="00601777">
        <w:instrText xml:space="preserve"> ADDIN EN.CITE &lt;EndNote&gt;&lt;Cite&gt;&lt;Author&gt;Jackson&lt;/Author&gt;&lt;Year&gt;2012&lt;/Year&gt;&lt;RecNum&gt;489&lt;/RecNum&gt;&lt;IDText&gt;The Experience of Teasing in Elective Cosmetic Surgery Patients&lt;/IDText&gt;&lt;DisplayText&gt;&lt;style face="superscript"&gt;(24)&lt;/style&gt;&lt;/DisplayText&gt;&lt;record&gt;&lt;rec-number&gt;489&lt;/rec-number&gt;&lt;foreign-keys&gt;&lt;key app="EN" db-id="w090evv90fee06efxr1xrp2oe5vsra5wwt9z" timestamp="1438772161"&gt;489&lt;/key&gt;&lt;key app="ENWeb" db-id=""&gt;0&lt;/key&gt;&lt;/foreign-keys&gt;&lt;ref-type name="Journal Article"&gt;17&lt;/ref-type&gt;&lt;contributors&gt;&lt;authors&gt;&lt;author&gt;Jackson, Alun C.&lt;/author&gt;&lt;author&gt;Dowling, Nicki A.&lt;/author&gt;&lt;author&gt;Honigman, Roberta J.&lt;/author&gt;&lt;author&gt;Francis, Kate L.&lt;/author&gt;&lt;author&gt;Kalus, Allan M.&lt;/author&gt;&lt;/authors&gt;&lt;/contributors&gt;&lt;titles&gt;&lt;title&gt;The Experience of Teasing in Elective Cosmetic Surgery Patients&lt;/title&gt;&lt;secondary-title&gt;Behavioral Medicine&lt;/secondary-title&gt;&lt;/titles&gt;&lt;periodical&gt;&lt;full-title&gt;Behavioral Medicine&lt;/full-title&gt;&lt;abbr-1&gt;Behav. Med.&lt;/abbr-1&gt;&lt;abbr-2&gt;Behav Med&lt;/abbr-2&gt;&lt;/periodical&gt;&lt;pages&gt;129-137&lt;/pages&gt;&lt;volume&gt;38&lt;/volume&gt;&lt;number&gt;4&lt;/number&gt;&lt;dates&gt;&lt;year&gt;2012&lt;/year&gt;&lt;pub-dates&gt;&lt;date&gt;2012/10/01&lt;/date&gt;&lt;/pub-dates&gt;&lt;/dates&gt;&lt;publisher&gt;Routledge&lt;/publisher&gt;&lt;isbn&gt;0896-4289&lt;/isbn&gt;&lt;urls&gt;&lt;related-urls&gt;&lt;url&gt;http://dx.doi.org/10.1080/08964289.2012.703976&lt;/url&gt;&lt;/related-urls&gt;&lt;/urls&gt;&lt;electronic-resource-num&gt;10.1080/08964289.2012.703976&lt;/electronic-resource-num&gt;&lt;access-date&gt;2014/05/14&lt;/access-date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4" w:tooltip="Jackson, 2012 #489" w:history="1">
        <w:r w:rsidR="00422FAF" w:rsidRPr="00601777">
          <w:rPr>
            <w:noProof/>
            <w:vertAlign w:val="superscript"/>
          </w:rPr>
          <w:t>24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597F81" w:rsidRPr="00601777">
        <w:t xml:space="preserve"> </w:t>
      </w:r>
      <w:r w:rsidRPr="00601777">
        <w:t>but</w:t>
      </w:r>
      <w:r w:rsidR="00EA1C26" w:rsidRPr="00601777">
        <w:t xml:space="preserve"> </w:t>
      </w:r>
      <w:r w:rsidR="005E562A" w:rsidRPr="00601777">
        <w:t>t</w:t>
      </w:r>
      <w:r w:rsidR="00B351F8" w:rsidRPr="00601777">
        <w:t>here has been little</w:t>
      </w:r>
      <w:r w:rsidR="004613E9" w:rsidRPr="00601777">
        <w:t xml:space="preserve"> </w:t>
      </w:r>
      <w:r w:rsidR="008E2DA1" w:rsidRPr="00601777">
        <w:t xml:space="preserve">concurrent </w:t>
      </w:r>
      <w:r w:rsidR="00B351F8" w:rsidRPr="00601777">
        <w:t xml:space="preserve">investigation of the </w:t>
      </w:r>
      <w:r w:rsidR="00597F81" w:rsidRPr="00601777">
        <w:t>extent to which adolescents currently involved in bullying desire cosmetic surgery</w:t>
      </w:r>
      <w:r w:rsidR="00DC6E51" w:rsidRPr="00601777">
        <w:t>.</w:t>
      </w:r>
    </w:p>
    <w:p w14:paraId="72BFC20A" w14:textId="6B33FADB" w:rsidR="00152013" w:rsidRPr="00601777" w:rsidRDefault="00152013" w:rsidP="00FF0637">
      <w:pPr>
        <w:spacing w:after="240" w:line="480" w:lineRule="auto"/>
      </w:pPr>
      <w:r w:rsidRPr="00601777">
        <w:lastRenderedPageBreak/>
        <w:t>Secondly</w:t>
      </w:r>
      <w:r w:rsidR="00597F81" w:rsidRPr="00601777">
        <w:t xml:space="preserve">, </w:t>
      </w:r>
      <w:r w:rsidRPr="00601777">
        <w:t xml:space="preserve">it is </w:t>
      </w:r>
      <w:r w:rsidR="00597F81" w:rsidRPr="00601777">
        <w:t xml:space="preserve">unknown whether </w:t>
      </w:r>
      <w:r w:rsidR="003263C8" w:rsidRPr="00601777">
        <w:t xml:space="preserve">all of those </w:t>
      </w:r>
      <w:r w:rsidR="00597F81" w:rsidRPr="00601777">
        <w:t xml:space="preserve">involved in bullying </w:t>
      </w:r>
      <w:r w:rsidR="003263C8" w:rsidRPr="00601777">
        <w:t>are</w:t>
      </w:r>
      <w:r w:rsidR="00597F81" w:rsidRPr="00601777">
        <w:t xml:space="preserve"> more likely to desire cosmetic </w:t>
      </w:r>
      <w:r w:rsidR="00640855" w:rsidRPr="00601777">
        <w:t xml:space="preserve">surgery </w:t>
      </w:r>
      <w:r w:rsidR="00597F81" w:rsidRPr="00601777">
        <w:t xml:space="preserve">or particularly those who </w:t>
      </w:r>
      <w:r w:rsidR="000D15E4" w:rsidRPr="00601777">
        <w:t>are</w:t>
      </w:r>
      <w:r w:rsidR="00597F81" w:rsidRPr="00601777">
        <w:t xml:space="preserve"> bullied.</w:t>
      </w:r>
      <w:r w:rsidRPr="00601777">
        <w:t xml:space="preserve"> </w:t>
      </w:r>
      <w:r w:rsidR="00597F81" w:rsidRPr="00601777">
        <w:t>Adolescents</w:t>
      </w:r>
      <w:r w:rsidR="00601A23" w:rsidRPr="00601777">
        <w:t xml:space="preserve"> who </w:t>
      </w:r>
      <w:r w:rsidR="000D15E4" w:rsidRPr="00601777">
        <w:t xml:space="preserve">are </w:t>
      </w:r>
      <w:r w:rsidR="004528FF" w:rsidRPr="00601777">
        <w:t xml:space="preserve">purely </w:t>
      </w:r>
      <w:r w:rsidR="00601A23" w:rsidRPr="00601777">
        <w:t>bullied (</w:t>
      </w:r>
      <w:r w:rsidR="005A5BBB" w:rsidRPr="00601777">
        <w:t xml:space="preserve">i.e., </w:t>
      </w:r>
      <w:r w:rsidR="00601A23" w:rsidRPr="00601777">
        <w:t>victim</w:t>
      </w:r>
      <w:r w:rsidR="005A5BBB" w:rsidRPr="00601777">
        <w:t>s</w:t>
      </w:r>
      <w:r w:rsidR="00601A23" w:rsidRPr="00601777">
        <w:t xml:space="preserve">) and those who </w:t>
      </w:r>
      <w:r w:rsidR="000D15E4" w:rsidRPr="00601777">
        <w:t>are</w:t>
      </w:r>
      <w:r w:rsidR="00601A23" w:rsidRPr="00601777">
        <w:t xml:space="preserve"> bullied but also bully others (</w:t>
      </w:r>
      <w:r w:rsidR="005A5BBB" w:rsidRPr="00601777">
        <w:t xml:space="preserve">i.e., </w:t>
      </w:r>
      <w:r w:rsidR="00601A23" w:rsidRPr="00601777">
        <w:t>bully-victim</w:t>
      </w:r>
      <w:r w:rsidR="005A5BBB" w:rsidRPr="00601777">
        <w:t>s</w:t>
      </w:r>
      <w:r w:rsidR="00601A23" w:rsidRPr="00601777">
        <w:t xml:space="preserve">) </w:t>
      </w:r>
      <w:r w:rsidR="005A5BBB" w:rsidRPr="00601777">
        <w:t xml:space="preserve">tend to </w:t>
      </w:r>
      <w:r w:rsidR="00597F81" w:rsidRPr="00601777">
        <w:t>suffer the</w:t>
      </w:r>
      <w:r w:rsidR="005A5BBB" w:rsidRPr="00601777">
        <w:t xml:space="preserve"> poor</w:t>
      </w:r>
      <w:r w:rsidR="00597F81" w:rsidRPr="00601777">
        <w:t>est</w:t>
      </w:r>
      <w:r w:rsidR="005A5BBB" w:rsidRPr="00601777">
        <w:t xml:space="preserve"> </w:t>
      </w:r>
      <w:r w:rsidRPr="00601777">
        <w:t>outcomes</w:t>
      </w:r>
      <w:r w:rsidR="00FD6A55" w:rsidRPr="00601777">
        <w:t>.</w:t>
      </w:r>
      <w:r w:rsidR="002517AC" w:rsidRPr="00601777">
        <w:fldChar w:fldCharType="begin">
          <w:fldData xml:space="preserve">PEVuZE5vdGU+PENpdGU+PEF1dGhvcj5KdXZvbmVuPC9BdXRob3I+PFllYXI+MjAwMzwvWWVhcj48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dXZvbmVuPC9BdXRob3I+PFllYXI+MjAwMzwvWWVhcj48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2517AC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7" w:tooltip="Juvonen, 2003 #23996" w:history="1">
        <w:r w:rsidR="00422FAF" w:rsidRPr="00601777">
          <w:rPr>
            <w:noProof/>
            <w:vertAlign w:val="superscript"/>
          </w:rPr>
          <w:t>37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8" w:tooltip="Wolke, 2013 #185" w:history="1">
        <w:r w:rsidR="00422FAF" w:rsidRPr="00601777">
          <w:rPr>
            <w:noProof/>
            <w:vertAlign w:val="superscript"/>
          </w:rPr>
          <w:t>38</w:t>
        </w:r>
      </w:hyperlink>
      <w:r w:rsidR="00D52753" w:rsidRPr="00601777">
        <w:rPr>
          <w:noProof/>
          <w:vertAlign w:val="superscript"/>
        </w:rPr>
        <w:t>)</w:t>
      </w:r>
      <w:r w:rsidR="002517AC" w:rsidRPr="00601777">
        <w:fldChar w:fldCharType="end"/>
      </w:r>
      <w:r w:rsidR="005A5BBB" w:rsidRPr="00601777">
        <w:t xml:space="preserve"> </w:t>
      </w:r>
      <w:r w:rsidRPr="00601777">
        <w:t>W</w:t>
      </w:r>
      <w:r w:rsidR="0066712B" w:rsidRPr="00601777">
        <w:t>e might</w:t>
      </w:r>
      <w:r w:rsidR="00A25CF4" w:rsidRPr="00601777">
        <w:t xml:space="preserve"> therefore</w:t>
      </w:r>
      <w:r w:rsidR="0066712B" w:rsidRPr="00601777">
        <w:t xml:space="preserve"> expect</w:t>
      </w:r>
      <w:r w:rsidRPr="00601777">
        <w:t xml:space="preserve"> </w:t>
      </w:r>
      <w:r w:rsidR="0066712B" w:rsidRPr="00601777">
        <w:t>that victims and bully-victims have an increased desire for cosmetic surgery</w:t>
      </w:r>
      <w:r w:rsidRPr="00601777">
        <w:t xml:space="preserve"> because of poorer psychological functioning</w:t>
      </w:r>
      <w:r w:rsidR="00DC6E51" w:rsidRPr="00601777">
        <w:t xml:space="preserve"> (e.g., low</w:t>
      </w:r>
      <w:r w:rsidR="00C62E92" w:rsidRPr="00601777">
        <w:t xml:space="preserve"> self-esteem</w:t>
      </w:r>
      <w:r w:rsidR="00DC6E51" w:rsidRPr="00601777">
        <w:t>, body esteem</w:t>
      </w:r>
      <w:r w:rsidR="00C62E92" w:rsidRPr="00601777">
        <w:t xml:space="preserve"> or </w:t>
      </w:r>
      <w:r w:rsidR="00DC6E51" w:rsidRPr="00601777">
        <w:t xml:space="preserve">high </w:t>
      </w:r>
      <w:r w:rsidR="00C62E92" w:rsidRPr="00601777">
        <w:t>depressive symptoms</w:t>
      </w:r>
      <w:r w:rsidR="00DC6E51" w:rsidRPr="00601777">
        <w:t>)</w:t>
      </w:r>
      <w:r w:rsidR="0066712B" w:rsidRPr="00601777">
        <w:t xml:space="preserve">. </w:t>
      </w:r>
      <w:r w:rsidR="005A5BBB" w:rsidRPr="00601777">
        <w:t>T</w:t>
      </w:r>
      <w:r w:rsidR="00601A23" w:rsidRPr="00601777">
        <w:t>hose who purely perpetrate bullying (</w:t>
      </w:r>
      <w:r w:rsidR="005A5BBB" w:rsidRPr="00601777">
        <w:t>i.e., bullies</w:t>
      </w:r>
      <w:r w:rsidR="00601A23" w:rsidRPr="00601777">
        <w:t>)</w:t>
      </w:r>
      <w:r w:rsidR="005A5BBB" w:rsidRPr="00601777">
        <w:t xml:space="preserve"> </w:t>
      </w:r>
      <w:r w:rsidR="00195040" w:rsidRPr="00601777">
        <w:t xml:space="preserve">tend to have good psychological functioning and suffer few negative </w:t>
      </w:r>
      <w:r w:rsidR="00C62E92" w:rsidRPr="00601777">
        <w:t xml:space="preserve">long term </w:t>
      </w:r>
      <w:r w:rsidR="00195040" w:rsidRPr="00601777">
        <w:t>consequences.</w:t>
      </w:r>
      <w:r w:rsidR="00386192" w:rsidRPr="00601777">
        <w:fldChar w:fldCharType="begin">
          <w:fldData xml:space="preserve">PEVuZE5vdGU+PENpdGU+PEF1dGhvcj5KdXZvbmVuPC9BdXRob3I+PFllYXI+MjAwMzwvWWVhcj48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dXZvbmVuPC9BdXRob3I+PFllYXI+MjAwMzwvWWVhcj48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386192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7" w:tooltip="Juvonen, 2003 #23996" w:history="1">
        <w:r w:rsidR="00422FAF" w:rsidRPr="00601777">
          <w:rPr>
            <w:noProof/>
            <w:vertAlign w:val="superscript"/>
          </w:rPr>
          <w:t>37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8" w:tooltip="Wolke, 2013 #185" w:history="1">
        <w:r w:rsidR="00422FAF" w:rsidRPr="00601777">
          <w:rPr>
            <w:noProof/>
            <w:vertAlign w:val="superscript"/>
          </w:rPr>
          <w:t>38</w:t>
        </w:r>
      </w:hyperlink>
      <w:r w:rsidR="00D52753" w:rsidRPr="00601777">
        <w:rPr>
          <w:noProof/>
          <w:vertAlign w:val="superscript"/>
        </w:rPr>
        <w:t>)</w:t>
      </w:r>
      <w:r w:rsidR="00386192" w:rsidRPr="00601777">
        <w:fldChar w:fldCharType="end"/>
      </w:r>
      <w:r w:rsidR="00195040" w:rsidRPr="00601777">
        <w:t xml:space="preserve"> Some suggest </w:t>
      </w:r>
      <w:r w:rsidR="00D77DA3" w:rsidRPr="00601777">
        <w:t xml:space="preserve">that </w:t>
      </w:r>
      <w:r w:rsidR="00195040" w:rsidRPr="00601777">
        <w:t>bullies</w:t>
      </w:r>
      <w:r w:rsidR="00D77DA3" w:rsidRPr="00601777">
        <w:t xml:space="preserve"> </w:t>
      </w:r>
      <w:r w:rsidR="00DC6E51" w:rsidRPr="00601777">
        <w:t>harm</w:t>
      </w:r>
      <w:r w:rsidR="00D77DA3" w:rsidRPr="00601777">
        <w:t xml:space="preserve"> others as a means to achieve dominance and</w:t>
      </w:r>
      <w:r w:rsidR="00195040" w:rsidRPr="00601777">
        <w:t xml:space="preserve"> social status</w:t>
      </w:r>
      <w:r w:rsidR="008B5BB4" w:rsidRPr="00601777">
        <w:t>, which</w:t>
      </w:r>
      <w:r w:rsidR="00D77DA3" w:rsidRPr="00601777">
        <w:t xml:space="preserve"> </w:t>
      </w:r>
      <w:r w:rsidR="003263C8" w:rsidRPr="00601777">
        <w:t xml:space="preserve">may </w:t>
      </w:r>
      <w:r w:rsidR="00D77DA3" w:rsidRPr="00601777">
        <w:t xml:space="preserve">increase </w:t>
      </w:r>
      <w:r w:rsidR="00A25CF4" w:rsidRPr="00601777">
        <w:t>romantic and sexual</w:t>
      </w:r>
      <w:r w:rsidR="00D77DA3" w:rsidRPr="00601777">
        <w:t xml:space="preserve"> opportunities</w:t>
      </w:r>
      <w:r w:rsidR="00195040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Volk&lt;/Author&gt;&lt;Year&gt;2012&lt;/Year&gt;&lt;RecNum&gt;28&lt;/RecNum&gt;&lt;IDText&gt;Is adolescent bullying an evolutionary adaptation?&lt;/IDText&gt;&lt;DisplayText&gt;&lt;style face="superscript"&gt;(39)&lt;/style&gt;&lt;/DisplayText&gt;&lt;record&gt;&lt;rec-number&gt;28&lt;/rec-number&gt;&lt;foreign-keys&gt;&lt;key app="EN" db-id="w090evv90fee06efxr1xrp2oe5vsra5wwt9z" timestamp="1438771910"&gt;28&lt;/key&gt;&lt;/foreign-keys&gt;&lt;ref-type name="Journal Article"&gt;17&lt;/ref-type&gt;&lt;contributors&gt;&lt;authors&gt;&lt;author&gt;Volk, Anthony A&lt;/author&gt;&lt;author&gt;Camilleri, Joseph A&lt;/author&gt;&lt;author&gt;Dane, Andrew V&lt;/author&gt;&lt;author&gt;Marini, Zopito A&lt;/author&gt;&lt;/authors&gt;&lt;/contributors&gt;&lt;titles&gt;&lt;title&gt;Is adolescent bullying an evolutionary adaptation?&lt;/title&gt;&lt;secondary-title&gt;Aggressive behavior&lt;/secondary-title&gt;&lt;/titles&gt;&lt;pages&gt;222-238&lt;/pages&gt;&lt;volume&gt;38&lt;/volume&gt;&lt;number&gt;3&lt;/number&gt;&lt;dates&gt;&lt;year&gt;2012&lt;/year&gt;&lt;/dates&gt;&lt;isbn&gt;1098-2337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9" w:tooltip="Volk, 2012 #28" w:history="1">
        <w:r w:rsidR="00422FAF" w:rsidRPr="00601777">
          <w:rPr>
            <w:noProof/>
            <w:vertAlign w:val="superscript"/>
          </w:rPr>
          <w:t>39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3263C8" w:rsidRPr="00601777">
        <w:t xml:space="preserve"> </w:t>
      </w:r>
      <w:r w:rsidR="006D7077" w:rsidRPr="00601777">
        <w:t>W</w:t>
      </w:r>
      <w:r w:rsidR="00195040" w:rsidRPr="00601777">
        <w:t xml:space="preserve">e </w:t>
      </w:r>
      <w:r w:rsidR="006D7077" w:rsidRPr="00601777">
        <w:t xml:space="preserve">therefore </w:t>
      </w:r>
      <w:r w:rsidR="008E2DA1" w:rsidRPr="00601777">
        <w:t>hypothesized</w:t>
      </w:r>
      <w:r w:rsidR="00195040" w:rsidRPr="00601777">
        <w:t xml:space="preserve"> that bullies </w:t>
      </w:r>
      <w:r w:rsidR="00C62E92" w:rsidRPr="00601777">
        <w:t xml:space="preserve">may also </w:t>
      </w:r>
      <w:r w:rsidR="00195040" w:rsidRPr="00601777">
        <w:t xml:space="preserve">have an increased desire for cosmetic surgery </w:t>
      </w:r>
      <w:r w:rsidR="00D77DA3" w:rsidRPr="00601777">
        <w:t>as another strategy to achieve their status goals</w:t>
      </w:r>
      <w:r w:rsidR="00DA231D" w:rsidRPr="00601777">
        <w:t>, irrespective of psychological functioning</w:t>
      </w:r>
      <w:r w:rsidR="002110E5" w:rsidRPr="00601777">
        <w:t xml:space="preserve">. </w:t>
      </w:r>
    </w:p>
    <w:p w14:paraId="6F543D95" w14:textId="3E895EFA" w:rsidR="00111F84" w:rsidRPr="00601777" w:rsidRDefault="00152013" w:rsidP="00FF0637">
      <w:pPr>
        <w:spacing w:after="240" w:line="480" w:lineRule="auto"/>
      </w:pPr>
      <w:r w:rsidRPr="00601777">
        <w:t>Thirdly, the majority of r</w:t>
      </w:r>
      <w:r w:rsidR="00D77DA3" w:rsidRPr="00601777">
        <w:t xml:space="preserve">esearch has focused on females, which </w:t>
      </w:r>
      <w:r w:rsidRPr="00601777">
        <w:t xml:space="preserve">is understandable </w:t>
      </w:r>
      <w:r w:rsidR="00D77DA3" w:rsidRPr="00601777">
        <w:t xml:space="preserve">considering </w:t>
      </w:r>
      <w:r w:rsidRPr="00601777">
        <w:t xml:space="preserve">the sex ratio of cosmetic procedures is highly skewed </w:t>
      </w:r>
      <w:r w:rsidR="00D77DA3" w:rsidRPr="00601777">
        <w:t xml:space="preserve">(e.g., </w:t>
      </w:r>
      <w:r w:rsidR="002517AC" w:rsidRPr="00601777">
        <w:t>over 90</w:t>
      </w:r>
      <w:r w:rsidRPr="00601777">
        <w:t>% of procedures</w:t>
      </w:r>
      <w:r w:rsidR="00D77DA3" w:rsidRPr="00601777">
        <w:t xml:space="preserve"> </w:t>
      </w:r>
      <w:r w:rsidR="002517AC" w:rsidRPr="00601777">
        <w:t>are</w:t>
      </w:r>
      <w:r w:rsidRPr="00601777">
        <w:t xml:space="preserve"> </w:t>
      </w:r>
      <w:r w:rsidR="002517AC" w:rsidRPr="00601777">
        <w:t>performed on</w:t>
      </w:r>
      <w:r w:rsidRPr="00601777">
        <w:t xml:space="preserve"> females</w:t>
      </w:r>
      <w:r w:rsidR="00D77DA3" w:rsidRPr="00601777">
        <w:t>)</w:t>
      </w:r>
      <w:r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American Society of Plastic Surgeons&lt;/Author&gt;&lt;Year&gt;2015&lt;/Year&gt;&lt;RecNum&gt;801&lt;/RecNum&gt;&lt;IDText&gt;Plastic Surgery Statistics Report&lt;/IDText&gt;&lt;DisplayText&gt;&lt;style face="superscript"&gt;(1)&lt;/style&gt;&lt;/DisplayText&gt;&lt;record&gt;&lt;rec-number&gt;801&lt;/rec-number&gt;&lt;foreign-keys&gt;&lt;key app="EN" db-id="w090evv90fee06efxr1xrp2oe5vsra5wwt9z" timestamp="1466423603"&gt;801&lt;/key&gt;&lt;/foreign-keys&gt;&lt;ref-type name="Web Page"&gt;12&lt;/ref-type&gt;&lt;contributors&gt;&lt;authors&gt;&lt;author&gt;American Society of Plastic Surgeons,&lt;/author&gt;&lt;/authors&gt;&lt;/contributors&gt;&lt;titles&gt;&lt;title&gt;Plastic Surgery Statistics Report&lt;/title&gt;&lt;/titles&gt;&lt;number&gt;09/09/2016&lt;/number&gt;&lt;dates&gt;&lt;year&gt;2015&lt;/year&gt;&lt;/dates&gt;&lt;urls&gt;&lt;related-urls&gt;&lt;url&gt;http://www.plasticsurgery.org/news/plastic-surgery-statistics/2015-plastic-surgery-statistics.html&lt;/url&gt;&lt;/related-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" w:tooltip="American Society of Plastic Surgeons, 2015 #801" w:history="1">
        <w:r w:rsidR="00422FAF" w:rsidRPr="00601777">
          <w:rPr>
            <w:noProof/>
            <w:vertAlign w:val="superscript"/>
          </w:rPr>
          <w:t>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Pr="00601777">
        <w:t xml:space="preserve"> </w:t>
      </w:r>
      <w:r w:rsidR="00D34A97" w:rsidRPr="00601777">
        <w:t>However, boys</w:t>
      </w:r>
      <w:r w:rsidR="008B5BB4" w:rsidRPr="00601777">
        <w:t>,</w:t>
      </w:r>
      <w:r w:rsidR="00D34A97" w:rsidRPr="00601777">
        <w:t xml:space="preserve"> and especially those who have experienced bullying</w:t>
      </w:r>
      <w:r w:rsidR="008B5BB4" w:rsidRPr="00601777">
        <w:t>,</w:t>
      </w:r>
      <w:r w:rsidR="00D34A97" w:rsidRPr="00601777">
        <w:t xml:space="preserve"> may </w:t>
      </w:r>
      <w:r w:rsidR="00954EB4" w:rsidRPr="00601777">
        <w:t>want</w:t>
      </w:r>
      <w:r w:rsidR="00D34A97" w:rsidRPr="00601777">
        <w:t xml:space="preserve"> to increase their muscle bulk and appear stronger</w:t>
      </w:r>
      <w:r w:rsidR="00954EB4" w:rsidRPr="00601777">
        <w:t>,</w:t>
      </w:r>
      <w:r w:rsidR="00D34A97" w:rsidRPr="00601777">
        <w:t xml:space="preserve"> </w:t>
      </w:r>
      <w:r w:rsidR="006D7077" w:rsidRPr="00601777">
        <w:t>through</w:t>
      </w:r>
      <w:r w:rsidR="00D34A97" w:rsidRPr="00601777">
        <w:t xml:space="preserve"> body building </w:t>
      </w:r>
      <w:r w:rsidR="00954EB4" w:rsidRPr="00601777">
        <w:t>or</w:t>
      </w:r>
      <w:r w:rsidR="00D34A97" w:rsidRPr="00601777">
        <w:t xml:space="preserve"> potentially cosmetic surgery</w:t>
      </w:r>
      <w:r w:rsidR="00954EB4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Wolke&lt;/Author&gt;&lt;Year&gt;2008&lt;/Year&gt;&lt;RecNum&gt;263&lt;/RecNum&gt;&lt;DisplayText&gt;&lt;style face="superscript"&gt;(31)&lt;/style&gt;&lt;/DisplayText&gt;&lt;record&gt;&lt;rec-number&gt;263&lt;/rec-number&gt;&lt;foreign-keys&gt;&lt;key app="EN" db-id="w090evv90fee06efxr1xrp2oe5vsra5wwt9z" timestamp="1438772068"&gt;263&lt;/key&gt;&lt;key app="ENWeb" db-id=""&gt;0&lt;/key&gt;&lt;/foreign-keys&gt;&lt;ref-type name="Journal Article"&gt;17&lt;/ref-type&gt;&lt;contributors&gt;&lt;authors&gt;&lt;author&gt;Wolke, Dieter&lt;/author&gt;&lt;author&gt;Sapouna, Maria&lt;/author&gt;&lt;/authors&gt;&lt;/contributors&gt;&lt;titles&gt;&lt;title&gt;Big men feeling small: Childhood bullying experience, muscle dysmorphia and other mental health problems in bodybuilders&lt;/title&gt;&lt;secondary-title&gt;Psychology of Sport and Exercise&lt;/secondary-title&gt;&lt;/titles&gt;&lt;periodical&gt;&lt;full-title&gt;Psychology of Sport and Exercise&lt;/full-title&gt;&lt;abbr-1&gt;Psychol. Sport Exerc.&lt;/abbr-1&gt;&lt;abbr-2&gt;Psychol Sport Exerc&lt;/abbr-2&gt;&lt;abbr-3&gt;Psychology of Sport &amp;amp; Exercise&lt;/abbr-3&gt;&lt;/periodical&gt;&lt;pages&gt;595-604&lt;/pages&gt;&lt;volume&gt;9&lt;/volume&gt;&lt;number&gt;5&lt;/number&gt;&lt;dates&gt;&lt;year&gt;2008&lt;/year&gt;&lt;/dates&gt;&lt;isbn&gt;1469-0292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1" w:tooltip="Wolke, 2008 #263" w:history="1">
        <w:r w:rsidR="00422FAF" w:rsidRPr="00601777">
          <w:rPr>
            <w:noProof/>
            <w:vertAlign w:val="superscript"/>
          </w:rPr>
          <w:t>3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D34A97" w:rsidRPr="00601777">
        <w:t xml:space="preserve"> </w:t>
      </w:r>
      <w:r w:rsidR="00D52030" w:rsidRPr="00601777">
        <w:t xml:space="preserve">In adolescents, bullying and </w:t>
      </w:r>
      <w:r w:rsidR="00540BCC" w:rsidRPr="00601777">
        <w:t>victimization</w:t>
      </w:r>
      <w:r w:rsidR="00D52030" w:rsidRPr="00601777">
        <w:t xml:space="preserve"> </w:t>
      </w:r>
      <w:r w:rsidR="00D77DA3" w:rsidRPr="00601777">
        <w:t>amongst</w:t>
      </w:r>
      <w:r w:rsidR="00D52030" w:rsidRPr="00601777">
        <w:t xml:space="preserve"> boys and girls is </w:t>
      </w:r>
      <w:r w:rsidR="000D15E4" w:rsidRPr="00601777">
        <w:t>approximately</w:t>
      </w:r>
      <w:r w:rsidR="00D52030" w:rsidRPr="00601777">
        <w:t xml:space="preserve"> equal: b</w:t>
      </w:r>
      <w:r w:rsidR="00B16292" w:rsidRPr="00601777">
        <w:t xml:space="preserve">oys tend to be bullies and bully-victims more often than girls, but there are few </w:t>
      </w:r>
      <w:r w:rsidR="00D77DA3" w:rsidRPr="00601777">
        <w:t xml:space="preserve">sex </w:t>
      </w:r>
      <w:r w:rsidR="00B16292" w:rsidRPr="00601777">
        <w:t xml:space="preserve">differences in </w:t>
      </w:r>
      <w:r w:rsidR="00540BCC" w:rsidRPr="00601777">
        <w:t>victimization</w:t>
      </w:r>
      <w:r w:rsidRPr="00601777">
        <w:t>.</w:t>
      </w:r>
      <w:r w:rsidR="000C23DF" w:rsidRPr="00601777">
        <w:fldChar w:fldCharType="begin">
          <w:fldData xml:space="preserve">PEVuZE5vdGU+PENpdGU+PEF1dGhvcj5TYWxtaXZhbGxpPC9BdXRob3I+PFllYXI+MTk5NjwvWWVh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TYWxtaXZhbGxpPC9BdXRob3I+PFllYXI+MTk5NjwvWWVh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0" w:tooltip="Salmivalli, 1996 #16" w:history="1">
        <w:r w:rsidR="00422FAF" w:rsidRPr="00601777">
          <w:rPr>
            <w:noProof/>
            <w:vertAlign w:val="superscript"/>
          </w:rPr>
          <w:t>40-42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B16292" w:rsidRPr="00601777">
        <w:t xml:space="preserve"> </w:t>
      </w:r>
    </w:p>
    <w:p w14:paraId="1FBAFF1B" w14:textId="147A584F" w:rsidR="00555522" w:rsidRPr="00601777" w:rsidRDefault="00B25676" w:rsidP="00FF0637">
      <w:pPr>
        <w:spacing w:after="240" w:line="480" w:lineRule="auto"/>
      </w:pPr>
      <w:r w:rsidRPr="00601777">
        <w:t>This</w:t>
      </w:r>
      <w:r w:rsidR="00907B73" w:rsidRPr="00601777">
        <w:t xml:space="preserve"> </w:t>
      </w:r>
      <w:r w:rsidR="00A25CF4" w:rsidRPr="00601777">
        <w:t>study</w:t>
      </w:r>
      <w:r w:rsidR="00555522" w:rsidRPr="00601777">
        <w:t xml:space="preserve"> </w:t>
      </w:r>
      <w:r w:rsidR="00D34A97" w:rsidRPr="00601777">
        <w:t>addressed</w:t>
      </w:r>
      <w:r w:rsidR="002517AC" w:rsidRPr="00601777">
        <w:t xml:space="preserve"> the</w:t>
      </w:r>
      <w:r w:rsidR="00D52030" w:rsidRPr="00601777">
        <w:t xml:space="preserve"> </w:t>
      </w:r>
      <w:r w:rsidR="00555522" w:rsidRPr="00601777">
        <w:t xml:space="preserve">following </w:t>
      </w:r>
      <w:r w:rsidR="00A25CF4" w:rsidRPr="00601777">
        <w:t xml:space="preserve">research </w:t>
      </w:r>
      <w:r w:rsidR="00555522" w:rsidRPr="00601777">
        <w:t xml:space="preserve">questions: 1) </w:t>
      </w:r>
      <w:r w:rsidR="00D77DA3" w:rsidRPr="00601777">
        <w:t>d</w:t>
      </w:r>
      <w:r w:rsidR="00D52030" w:rsidRPr="00601777">
        <w:t>o</w:t>
      </w:r>
      <w:r w:rsidR="00555522" w:rsidRPr="00601777">
        <w:t xml:space="preserve"> </w:t>
      </w:r>
      <w:r w:rsidR="00C20B7F" w:rsidRPr="00601777">
        <w:t>adolescents</w:t>
      </w:r>
      <w:r w:rsidR="00555522" w:rsidRPr="00601777">
        <w:t xml:space="preserve"> in</w:t>
      </w:r>
      <w:r w:rsidR="00D52030" w:rsidRPr="00601777">
        <w:t xml:space="preserve"> all</w:t>
      </w:r>
      <w:r w:rsidR="00555522" w:rsidRPr="00601777">
        <w:t xml:space="preserve"> bullying</w:t>
      </w:r>
      <w:r w:rsidR="00D52030" w:rsidRPr="00601777">
        <w:t xml:space="preserve"> roles</w:t>
      </w:r>
      <w:r w:rsidR="00555522" w:rsidRPr="00601777">
        <w:t xml:space="preserve"> </w:t>
      </w:r>
      <w:r w:rsidR="00D52030" w:rsidRPr="00601777">
        <w:t xml:space="preserve">(i.e., </w:t>
      </w:r>
      <w:r w:rsidR="00954EB4" w:rsidRPr="00601777">
        <w:t xml:space="preserve">bullies, </w:t>
      </w:r>
      <w:r w:rsidR="00D52030" w:rsidRPr="00601777">
        <w:t>victim</w:t>
      </w:r>
      <w:r w:rsidR="00954EB4" w:rsidRPr="00601777">
        <w:t xml:space="preserve">s and </w:t>
      </w:r>
      <w:r w:rsidR="00D52030" w:rsidRPr="00601777">
        <w:t>bully-victim) have a greater desire for</w:t>
      </w:r>
      <w:r w:rsidR="00555522" w:rsidRPr="00601777">
        <w:t xml:space="preserve"> cosmetic surgery</w:t>
      </w:r>
      <w:r w:rsidRPr="00601777">
        <w:t xml:space="preserve"> </w:t>
      </w:r>
      <w:r w:rsidR="00D52030" w:rsidRPr="00601777">
        <w:t>than</w:t>
      </w:r>
      <w:r w:rsidRPr="00601777">
        <w:t xml:space="preserve"> </w:t>
      </w:r>
      <w:r w:rsidR="00D77F4F" w:rsidRPr="00601777">
        <w:t xml:space="preserve">adolescents </w:t>
      </w:r>
      <w:r w:rsidR="00037C72" w:rsidRPr="00601777">
        <w:t>un</w:t>
      </w:r>
      <w:r w:rsidRPr="00601777">
        <w:t>involved</w:t>
      </w:r>
      <w:r w:rsidR="00D77F4F" w:rsidRPr="00601777">
        <w:t xml:space="preserve"> in bullying</w:t>
      </w:r>
      <w:r w:rsidR="00555522" w:rsidRPr="00601777">
        <w:t xml:space="preserve">? </w:t>
      </w:r>
      <w:r w:rsidR="001D17FC" w:rsidRPr="00601777">
        <w:t>2</w:t>
      </w:r>
      <w:r w:rsidR="00907B73" w:rsidRPr="00601777">
        <w:t xml:space="preserve">) </w:t>
      </w:r>
      <w:r w:rsidR="008B5BB4" w:rsidRPr="00601777">
        <w:t xml:space="preserve">Are any effects </w:t>
      </w:r>
      <w:r w:rsidR="00C62E92" w:rsidRPr="00601777">
        <w:t xml:space="preserve">of bullying on desire for cosmetic surgery </w:t>
      </w:r>
      <w:r w:rsidR="008B5BB4" w:rsidRPr="00601777">
        <w:t xml:space="preserve">sex-specific? 3) </w:t>
      </w:r>
      <w:r w:rsidR="00555522" w:rsidRPr="00601777">
        <w:t xml:space="preserve">Is the relationship between bullying </w:t>
      </w:r>
      <w:r w:rsidR="00D52030" w:rsidRPr="00601777">
        <w:t xml:space="preserve">role and </w:t>
      </w:r>
      <w:r w:rsidR="00195040" w:rsidRPr="00601777">
        <w:t>desire for</w:t>
      </w:r>
      <w:r w:rsidR="00555522" w:rsidRPr="00601777">
        <w:t xml:space="preserve"> cosmeti</w:t>
      </w:r>
      <w:r w:rsidR="005C1F47" w:rsidRPr="00601777">
        <w:t xml:space="preserve">c surgery direct or </w:t>
      </w:r>
      <w:r w:rsidR="00D52030" w:rsidRPr="00601777">
        <w:t xml:space="preserve">is it </w:t>
      </w:r>
      <w:r w:rsidR="005C1F47" w:rsidRPr="00601777">
        <w:t>mediated by</w:t>
      </w:r>
      <w:r w:rsidR="00555522" w:rsidRPr="00601777">
        <w:t xml:space="preserve"> psychological </w:t>
      </w:r>
      <w:r w:rsidR="006468BC" w:rsidRPr="00601777">
        <w:t>functioning</w:t>
      </w:r>
      <w:r w:rsidR="008527B8" w:rsidRPr="00601777">
        <w:t xml:space="preserve">? </w:t>
      </w:r>
    </w:p>
    <w:p w14:paraId="0E505DF8" w14:textId="3C31B7BB" w:rsidR="008B5BB4" w:rsidRPr="00601777" w:rsidRDefault="008B5BB4" w:rsidP="00FF0637">
      <w:pPr>
        <w:pStyle w:val="Heading1"/>
        <w:spacing w:line="480" w:lineRule="auto"/>
      </w:pPr>
      <w:r w:rsidRPr="00601777">
        <w:lastRenderedPageBreak/>
        <w:t>Method</w:t>
      </w:r>
    </w:p>
    <w:p w14:paraId="02B6DF76" w14:textId="68A2C7B9" w:rsidR="00E67811" w:rsidRPr="00601777" w:rsidRDefault="005F1329" w:rsidP="00FF0637">
      <w:pPr>
        <w:pStyle w:val="Heading2"/>
        <w:spacing w:line="480" w:lineRule="auto"/>
      </w:pPr>
      <w:r w:rsidRPr="00601777">
        <w:t xml:space="preserve">Design and </w:t>
      </w:r>
      <w:r w:rsidR="001A06F4" w:rsidRPr="00601777">
        <w:t>Participants</w:t>
      </w:r>
      <w:r w:rsidR="009053AF" w:rsidRPr="00601777">
        <w:t xml:space="preserve"> </w:t>
      </w:r>
    </w:p>
    <w:p w14:paraId="6C793832" w14:textId="54A4F8E2" w:rsidR="009465EE" w:rsidRPr="00601777" w:rsidRDefault="008B5BB4" w:rsidP="00FF0637">
      <w:pPr>
        <w:spacing w:after="240" w:line="480" w:lineRule="auto"/>
      </w:pPr>
      <w:r w:rsidRPr="00601777">
        <w:t>A</w:t>
      </w:r>
      <w:r w:rsidR="005F1329" w:rsidRPr="00601777">
        <w:t>pproval for the study was obtained from the University of Warwick’s ethical committee. A</w:t>
      </w:r>
      <w:r w:rsidR="003A26BD" w:rsidRPr="00601777">
        <w:t xml:space="preserve"> two-</w:t>
      </w:r>
      <w:r w:rsidR="009465EE" w:rsidRPr="00601777">
        <w:t xml:space="preserve">stage </w:t>
      </w:r>
      <w:r w:rsidR="005F1329" w:rsidRPr="00601777">
        <w:t xml:space="preserve">sampling </w:t>
      </w:r>
      <w:r w:rsidR="009465EE" w:rsidRPr="00601777">
        <w:t>process</w:t>
      </w:r>
      <w:r w:rsidR="005F1329" w:rsidRPr="00601777">
        <w:t xml:space="preserve"> was used</w:t>
      </w:r>
      <w:r w:rsidR="009465EE" w:rsidRPr="00601777">
        <w:t>. In Stage 1</w:t>
      </w:r>
      <w:r w:rsidR="004B4368" w:rsidRPr="00601777">
        <w:t>,</w:t>
      </w:r>
      <w:r w:rsidR="009465EE" w:rsidRPr="00601777">
        <w:t xml:space="preserve"> </w:t>
      </w:r>
      <w:r w:rsidR="003546CE" w:rsidRPr="00601777">
        <w:t>pupils</w:t>
      </w:r>
      <w:r w:rsidR="004B4368" w:rsidRPr="00601777">
        <w:t xml:space="preserve"> </w:t>
      </w:r>
      <w:r w:rsidR="005F1329" w:rsidRPr="00601777">
        <w:t>from</w:t>
      </w:r>
      <w:r w:rsidR="00F17946" w:rsidRPr="00601777">
        <w:t xml:space="preserve"> all year groups (i.e., </w:t>
      </w:r>
      <w:r w:rsidR="005F1329" w:rsidRPr="00601777">
        <w:t>7-11; ages</w:t>
      </w:r>
      <w:r w:rsidR="00F17946" w:rsidRPr="00601777">
        <w:t xml:space="preserve"> 11-16 years) of</w:t>
      </w:r>
      <w:r w:rsidR="004B4368" w:rsidRPr="00601777">
        <w:t xml:space="preserve"> five secondary schools in the UK were approached (n=3883). </w:t>
      </w:r>
      <w:r w:rsidR="00A25CF4" w:rsidRPr="00601777">
        <w:t>As shown in the STROBE diagram</w:t>
      </w:r>
      <w:r w:rsidR="000C23DF" w:rsidRPr="00601777">
        <w:fldChar w:fldCharType="begin">
          <w:fldData xml:space="preserve">PEVuZE5vdGU+PENpdGU+PEF1dGhvcj5WYW5kZW5icm91Y2tlPC9BdXRob3I+PFllYXI+MjAwNzwv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WYW5kZW5icm91Y2tlPC9BdXRob3I+PFllYXI+MjAwNzwv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3" w:tooltip="Vandenbroucke, 2007 #727" w:history="1">
        <w:r w:rsidR="00422FAF" w:rsidRPr="00601777">
          <w:rPr>
            <w:noProof/>
            <w:vertAlign w:val="superscript"/>
          </w:rPr>
          <w:t>43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A25CF4" w:rsidRPr="00601777">
        <w:t xml:space="preserve"> (fig. 1) </w:t>
      </w:r>
      <w:r w:rsidR="006910C3" w:rsidRPr="00601777">
        <w:t>2782 (71%</w:t>
      </w:r>
      <w:r w:rsidR="004B4368" w:rsidRPr="00601777">
        <w:t xml:space="preserve">) agreed to take part and </w:t>
      </w:r>
      <w:r w:rsidR="009465EE" w:rsidRPr="00601777">
        <w:t>were screened for bullying involvement</w:t>
      </w:r>
      <w:r w:rsidR="004B4368" w:rsidRPr="00601777">
        <w:t>.</w:t>
      </w:r>
      <w:r w:rsidR="009465EE" w:rsidRPr="00601777">
        <w:t xml:space="preserve"> All those who screened positive for </w:t>
      </w:r>
      <w:r w:rsidR="00CB5EEA" w:rsidRPr="00601777">
        <w:t>bullying others (</w:t>
      </w:r>
      <w:r w:rsidR="002232AC" w:rsidRPr="00601777">
        <w:t>bullies</w:t>
      </w:r>
      <w:r w:rsidR="00F17946" w:rsidRPr="00601777">
        <w:t>;</w:t>
      </w:r>
      <w:r w:rsidR="00CB5EEA" w:rsidRPr="00601777">
        <w:t xml:space="preserve"> bully-</w:t>
      </w:r>
      <w:r w:rsidR="009465EE" w:rsidRPr="00601777">
        <w:t xml:space="preserve">victims) were invited to take part in Stage 2 alongside a sample of </w:t>
      </w:r>
      <w:r w:rsidR="00251C0A" w:rsidRPr="00601777">
        <w:t>adolescents</w:t>
      </w:r>
      <w:r w:rsidR="009465EE" w:rsidRPr="00601777">
        <w:t xml:space="preserve"> who were identified as </w:t>
      </w:r>
      <w:r w:rsidR="00F17946" w:rsidRPr="00601777">
        <w:t xml:space="preserve">victims or </w:t>
      </w:r>
      <w:r w:rsidR="00270D89" w:rsidRPr="00601777">
        <w:t>un</w:t>
      </w:r>
      <w:r w:rsidR="004B4368" w:rsidRPr="00601777">
        <w:t xml:space="preserve">involved. As there were a large number of </w:t>
      </w:r>
      <w:r w:rsidR="00495E52" w:rsidRPr="00601777">
        <w:t xml:space="preserve">uninvolved </w:t>
      </w:r>
      <w:r w:rsidR="00251C0A" w:rsidRPr="00601777">
        <w:t>adolescents</w:t>
      </w:r>
      <w:r w:rsidR="00495E52" w:rsidRPr="00601777">
        <w:t xml:space="preserve">, </w:t>
      </w:r>
      <w:r w:rsidR="004B4368" w:rsidRPr="00601777">
        <w:t>a</w:t>
      </w:r>
      <w:r w:rsidR="00F17946" w:rsidRPr="00601777">
        <w:t xml:space="preserve"> random</w:t>
      </w:r>
      <w:r w:rsidR="004B4368" w:rsidRPr="00601777">
        <w:t xml:space="preserve"> sub-</w:t>
      </w:r>
      <w:r w:rsidR="005279F0" w:rsidRPr="00601777">
        <w:t xml:space="preserve">group </w:t>
      </w:r>
      <w:r w:rsidR="004B4368" w:rsidRPr="00601777">
        <w:t xml:space="preserve">balanced by sex </w:t>
      </w:r>
      <w:r w:rsidR="002110E5" w:rsidRPr="00601777">
        <w:t xml:space="preserve">were </w:t>
      </w:r>
      <w:r w:rsidR="004B4368" w:rsidRPr="00601777">
        <w:t>selected using Microsoft Excel’s random</w:t>
      </w:r>
      <w:r w:rsidR="00427A83" w:rsidRPr="00601777">
        <w:t xml:space="preserve"> number generator.</w:t>
      </w:r>
      <w:r w:rsidR="00251C0A" w:rsidRPr="00601777">
        <w:t xml:space="preserve"> </w:t>
      </w:r>
      <w:r w:rsidR="00EA4F56" w:rsidRPr="00601777">
        <w:t>In total</w:t>
      </w:r>
      <w:r w:rsidR="00CB705F" w:rsidRPr="00601777">
        <w:t xml:space="preserve"> </w:t>
      </w:r>
      <w:r w:rsidR="00CE0D0F" w:rsidRPr="00601777">
        <w:t xml:space="preserve">1088 </w:t>
      </w:r>
      <w:r w:rsidR="003546CE" w:rsidRPr="00601777">
        <w:t>pupils</w:t>
      </w:r>
      <w:r w:rsidR="00CE0D0F" w:rsidRPr="00601777">
        <w:t xml:space="preserve"> were selected for Stage 2</w:t>
      </w:r>
      <w:r w:rsidR="00CB705F" w:rsidRPr="00601777">
        <w:t xml:space="preserve">. After dropouts and exclusions data was collected from </w:t>
      </w:r>
      <w:r w:rsidR="00FF0637" w:rsidRPr="00601777">
        <w:t>752</w:t>
      </w:r>
      <w:r w:rsidR="00CE0D0F" w:rsidRPr="00601777">
        <w:t xml:space="preserve"> (</w:t>
      </w:r>
      <w:r w:rsidR="00FF0637" w:rsidRPr="00601777">
        <w:t>69</w:t>
      </w:r>
      <w:r w:rsidR="00815C75" w:rsidRPr="00601777">
        <w:t>.</w:t>
      </w:r>
      <w:r w:rsidR="00FF0637" w:rsidRPr="00601777">
        <w:t>1</w:t>
      </w:r>
      <w:r w:rsidR="001D17FC" w:rsidRPr="00601777">
        <w:t>%</w:t>
      </w:r>
      <w:r w:rsidR="00CE0D0F" w:rsidRPr="00601777">
        <w:t>).</w:t>
      </w:r>
      <w:r w:rsidR="00B467E7" w:rsidRPr="00601777">
        <w:t xml:space="preserve"> </w:t>
      </w:r>
      <w:r w:rsidR="009053AF" w:rsidRPr="00601777">
        <w:t>Jus</w:t>
      </w:r>
      <w:r w:rsidR="00815C75" w:rsidRPr="00601777">
        <w:t>t over half (53</w:t>
      </w:r>
      <w:r w:rsidR="00FF0637" w:rsidRPr="00601777">
        <w:t>.3</w:t>
      </w:r>
      <w:r w:rsidR="009465EE" w:rsidRPr="00601777">
        <w:t>%) were female</w:t>
      </w:r>
      <w:r w:rsidR="00251C0A" w:rsidRPr="00601777">
        <w:t xml:space="preserve"> and</w:t>
      </w:r>
      <w:r w:rsidR="009465EE" w:rsidRPr="00601777">
        <w:t xml:space="preserve"> the mean age was 13.6 </w:t>
      </w:r>
      <w:r w:rsidR="00CB13C5" w:rsidRPr="00601777">
        <w:t>years (SD=</w:t>
      </w:r>
      <w:r w:rsidR="009465EE" w:rsidRPr="00601777">
        <w:t>1.4</w:t>
      </w:r>
      <w:r w:rsidR="00CB13C5" w:rsidRPr="00601777">
        <w:t>)</w:t>
      </w:r>
      <w:r w:rsidR="009465EE" w:rsidRPr="00601777">
        <w:t>.</w:t>
      </w:r>
      <w:r w:rsidR="009053AF" w:rsidRPr="00601777">
        <w:t xml:space="preserve"> </w:t>
      </w:r>
    </w:p>
    <w:p w14:paraId="27D759DA" w14:textId="77777777" w:rsidR="00431D0D" w:rsidRPr="00601777" w:rsidRDefault="00431D0D" w:rsidP="00FF0637">
      <w:pPr>
        <w:pStyle w:val="Heading2"/>
        <w:spacing w:before="0" w:after="240" w:line="480" w:lineRule="auto"/>
      </w:pPr>
      <w:r w:rsidRPr="00601777">
        <w:lastRenderedPageBreak/>
        <w:t>Procedure and Measures</w:t>
      </w:r>
    </w:p>
    <w:p w14:paraId="02A61C1A" w14:textId="4082AFB6" w:rsidR="006079B4" w:rsidRPr="00601777" w:rsidRDefault="003546CE" w:rsidP="00FF0637">
      <w:pPr>
        <w:pStyle w:val="Heading2"/>
        <w:spacing w:before="0" w:after="240" w:line="480" w:lineRule="auto"/>
        <w:rPr>
          <w:rFonts w:asciiTheme="minorHAnsi" w:eastAsiaTheme="minorHAnsi" w:hAnsiTheme="minorHAnsi" w:cstheme="minorBidi"/>
          <w:sz w:val="22"/>
          <w:szCs w:val="22"/>
        </w:rPr>
      </w:pPr>
      <w:r w:rsidRPr="00601777">
        <w:rPr>
          <w:rFonts w:asciiTheme="minorHAnsi" w:eastAsiaTheme="minorHAnsi" w:hAnsiTheme="minorHAnsi" w:cstheme="minorBidi"/>
          <w:sz w:val="22"/>
          <w:szCs w:val="22"/>
        </w:rPr>
        <w:t>Firstly, school h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ead teachers </w:t>
      </w:r>
      <w:r w:rsidR="00CB705F" w:rsidRPr="00601777">
        <w:rPr>
          <w:rFonts w:asciiTheme="minorHAnsi" w:eastAsiaTheme="minorHAnsi" w:hAnsiTheme="minorHAnsi" w:cstheme="minorBidi"/>
          <w:sz w:val="22"/>
          <w:szCs w:val="22"/>
        </w:rPr>
        <w:t xml:space="preserve">were approached </w:t>
      </w:r>
      <w:r w:rsidR="00CD6D8B" w:rsidRPr="00601777">
        <w:rPr>
          <w:rFonts w:asciiTheme="minorHAnsi" w:eastAsiaTheme="minorHAnsi" w:hAnsiTheme="minorHAnsi" w:cstheme="minorBidi"/>
          <w:sz w:val="22"/>
          <w:szCs w:val="22"/>
        </w:rPr>
        <w:t xml:space="preserve">and </w:t>
      </w:r>
      <w:r w:rsidR="00CB705F" w:rsidRPr="00601777">
        <w:rPr>
          <w:rFonts w:asciiTheme="minorHAnsi" w:eastAsiaTheme="minorHAnsi" w:hAnsiTheme="minorHAnsi" w:cstheme="minorBidi"/>
          <w:sz w:val="22"/>
          <w:szCs w:val="22"/>
        </w:rPr>
        <w:t>following consent</w:t>
      </w:r>
      <w:r w:rsidR="00CD6D8B" w:rsidRPr="00601777">
        <w:rPr>
          <w:rFonts w:asciiTheme="minorHAnsi" w:eastAsiaTheme="minorHAnsi" w:hAnsiTheme="minorHAnsi" w:cstheme="minorBidi"/>
          <w:sz w:val="22"/>
          <w:szCs w:val="22"/>
        </w:rPr>
        <w:t xml:space="preserve"> to school participation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 written information sheets </w:t>
      </w:r>
      <w:r w:rsidRPr="00601777">
        <w:rPr>
          <w:rFonts w:asciiTheme="minorHAnsi" w:eastAsiaTheme="minorHAnsi" w:hAnsiTheme="minorHAnsi" w:cstheme="minorBidi"/>
          <w:sz w:val="22"/>
          <w:szCs w:val="22"/>
        </w:rPr>
        <w:t xml:space="preserve">were 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sent to </w:t>
      </w:r>
      <w:r w:rsidRPr="00601777">
        <w:rPr>
          <w:rFonts w:asciiTheme="minorHAnsi" w:eastAsiaTheme="minorHAnsi" w:hAnsiTheme="minorHAnsi" w:cstheme="minorBidi"/>
          <w:sz w:val="22"/>
          <w:szCs w:val="22"/>
        </w:rPr>
        <w:t>pupils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 and their parents. Passive consent was obtained from parents and </w:t>
      </w:r>
      <w:r w:rsidRPr="00601777">
        <w:rPr>
          <w:rFonts w:asciiTheme="minorHAnsi" w:eastAsiaTheme="minorHAnsi" w:hAnsiTheme="minorHAnsi" w:cstheme="minorBidi"/>
          <w:sz w:val="22"/>
          <w:szCs w:val="22"/>
        </w:rPr>
        <w:t>pupils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 gave their informed consent prior to any data </w:t>
      </w:r>
      <w:r w:rsidR="00D77DA3" w:rsidRPr="00601777">
        <w:rPr>
          <w:rFonts w:asciiTheme="minorHAnsi" w:eastAsiaTheme="minorHAnsi" w:hAnsiTheme="minorHAnsi" w:cstheme="minorBidi"/>
          <w:sz w:val="22"/>
          <w:szCs w:val="22"/>
        </w:rPr>
        <w:t>collection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. </w:t>
      </w:r>
      <w:r w:rsidR="00D77DA3" w:rsidRPr="00601777">
        <w:rPr>
          <w:rFonts w:asciiTheme="minorHAnsi" w:eastAsiaTheme="minorHAnsi" w:hAnsiTheme="minorHAnsi" w:cstheme="minorBidi"/>
          <w:sz w:val="22"/>
          <w:szCs w:val="22"/>
        </w:rPr>
        <w:t>At both stages, e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lectronic questionnaires were completed in a school classroom on a PC, laptop or tablet, with at least one investigator present. All </w:t>
      </w:r>
      <w:r w:rsidRPr="00601777">
        <w:rPr>
          <w:rFonts w:asciiTheme="minorHAnsi" w:eastAsiaTheme="minorHAnsi" w:hAnsiTheme="minorHAnsi" w:cstheme="minorBidi"/>
          <w:sz w:val="22"/>
          <w:szCs w:val="22"/>
        </w:rPr>
        <w:t>pupils</w:t>
      </w:r>
      <w:r w:rsidR="00D77DA3" w:rsidRPr="00601777">
        <w:rPr>
          <w:rFonts w:asciiTheme="minorHAnsi" w:eastAsiaTheme="minorHAnsi" w:hAnsiTheme="minorHAnsi" w:cstheme="minorBidi"/>
          <w:sz w:val="22"/>
          <w:szCs w:val="22"/>
        </w:rPr>
        <w:t xml:space="preserve"> who completed S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tage 1 and 2 from each school were entered into a prize draw to win a £50 voucher. Stage 2 was conducted approximately </w:t>
      </w:r>
      <w:r w:rsidR="00A25CF4" w:rsidRPr="00601777">
        <w:rPr>
          <w:rFonts w:asciiTheme="minorHAnsi" w:eastAsiaTheme="minorHAnsi" w:hAnsiTheme="minorHAnsi" w:cstheme="minorBidi"/>
          <w:sz w:val="22"/>
          <w:szCs w:val="22"/>
        </w:rPr>
        <w:t>1-2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 months </w:t>
      </w:r>
      <w:r w:rsidR="00CB705F" w:rsidRPr="00601777">
        <w:rPr>
          <w:rFonts w:asciiTheme="minorHAnsi" w:eastAsiaTheme="minorHAnsi" w:hAnsiTheme="minorHAnsi" w:cstheme="minorBidi"/>
          <w:sz w:val="22"/>
          <w:szCs w:val="22"/>
        </w:rPr>
        <w:t>following</w:t>
      </w:r>
      <w:r w:rsidR="006079B4" w:rsidRPr="00601777">
        <w:rPr>
          <w:rFonts w:asciiTheme="minorHAnsi" w:eastAsiaTheme="minorHAnsi" w:hAnsiTheme="minorHAnsi" w:cstheme="minorBidi"/>
          <w:sz w:val="22"/>
          <w:szCs w:val="22"/>
        </w:rPr>
        <w:t xml:space="preserve"> stage 1.</w:t>
      </w:r>
    </w:p>
    <w:p w14:paraId="2EE0A78A" w14:textId="1570C440" w:rsidR="00D40DCE" w:rsidRPr="00601777" w:rsidRDefault="006079B4" w:rsidP="00FF0637">
      <w:pPr>
        <w:pStyle w:val="Heading3"/>
        <w:spacing w:before="0" w:after="240" w:line="480" w:lineRule="auto"/>
      </w:pPr>
      <w:r w:rsidRPr="00601777">
        <w:t>Stage</w:t>
      </w:r>
      <w:r w:rsidR="00D40DCE" w:rsidRPr="00601777">
        <w:t xml:space="preserve"> 1</w:t>
      </w:r>
      <w:r w:rsidRPr="00601777">
        <w:t xml:space="preserve"> measures</w:t>
      </w:r>
    </w:p>
    <w:p w14:paraId="6385ED87" w14:textId="5FFC4A7A" w:rsidR="00AA1246" w:rsidRPr="00601777" w:rsidRDefault="00AA1246" w:rsidP="00FF0637">
      <w:pPr>
        <w:pStyle w:val="Heading4"/>
        <w:spacing w:before="0" w:line="480" w:lineRule="auto"/>
      </w:pPr>
      <w:r w:rsidRPr="00601777">
        <w:t>Individual characteristics</w:t>
      </w:r>
      <w:r w:rsidR="0004088E" w:rsidRPr="00601777">
        <w:t xml:space="preserve"> </w:t>
      </w:r>
    </w:p>
    <w:p w14:paraId="57D7EC1F" w14:textId="303FC3AF" w:rsidR="00AA1246" w:rsidRPr="00601777" w:rsidRDefault="00D77DA3" w:rsidP="00FF0637">
      <w:pPr>
        <w:spacing w:after="240" w:line="480" w:lineRule="auto"/>
      </w:pPr>
      <w:r w:rsidRPr="00601777">
        <w:t>Sex, age, ethnicity, and parent education were included as covariates b</w:t>
      </w:r>
      <w:r w:rsidR="003546CE" w:rsidRPr="00601777">
        <w:t xml:space="preserve">ased on previous research </w:t>
      </w:r>
      <w:r w:rsidR="003305DD" w:rsidRPr="00601777">
        <w:t>indicating</w:t>
      </w:r>
      <w:r w:rsidR="003546CE" w:rsidRPr="00601777">
        <w:t xml:space="preserve"> an association with cosmetic surgery</w:t>
      </w:r>
      <w:r w:rsidRPr="00601777">
        <w:t>.</w:t>
      </w:r>
      <w:r w:rsidR="003546CE" w:rsidRPr="00601777">
        <w:fldChar w:fldCharType="begin">
          <w:fldData xml:space="preserve">PEVuZE5vdGU+PENpdGU+PEF1dGhvcj5Ccm93bjwvQXV0aG9yPjxZZWFyPjIwMDc8L1llYXI+PFJl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Ccm93bjwvQXV0aG9yPjxZZWFyPjIwMDc8L1llYXI+PFJl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3546CE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" w:tooltip="Swami, 2012 #488" w:history="1">
        <w:r w:rsidR="00422FAF" w:rsidRPr="00601777">
          <w:rPr>
            <w:noProof/>
            <w:vertAlign w:val="superscript"/>
          </w:rPr>
          <w:t>6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7" w:tooltip="Swami, 2009 #498" w:history="1">
        <w:r w:rsidR="00422FAF" w:rsidRPr="00601777">
          <w:rPr>
            <w:noProof/>
            <w:vertAlign w:val="superscript"/>
          </w:rPr>
          <w:t>7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18" w:tooltip="Delinsky, 2005 #826" w:history="1">
        <w:r w:rsidR="00422FAF" w:rsidRPr="00601777">
          <w:rPr>
            <w:noProof/>
            <w:vertAlign w:val="superscript"/>
          </w:rPr>
          <w:t>18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3" w:tooltip="Brown, 2007 #661" w:history="1">
        <w:r w:rsidR="00422FAF" w:rsidRPr="00601777">
          <w:rPr>
            <w:noProof/>
            <w:vertAlign w:val="superscript"/>
          </w:rPr>
          <w:t>23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44" w:tooltip="Nassab, 2013 #837" w:history="1">
        <w:r w:rsidR="00422FAF" w:rsidRPr="00601777">
          <w:rPr>
            <w:noProof/>
            <w:vertAlign w:val="superscript"/>
          </w:rPr>
          <w:t>44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45" w:tooltip="Prendergast, 2011 #838" w:history="1">
        <w:r w:rsidR="00422FAF" w:rsidRPr="00601777">
          <w:rPr>
            <w:noProof/>
            <w:vertAlign w:val="superscript"/>
          </w:rPr>
          <w:t>45</w:t>
        </w:r>
      </w:hyperlink>
      <w:r w:rsidR="00D52753" w:rsidRPr="00601777">
        <w:rPr>
          <w:noProof/>
          <w:vertAlign w:val="superscript"/>
        </w:rPr>
        <w:t>)</w:t>
      </w:r>
      <w:r w:rsidR="003546CE" w:rsidRPr="00601777">
        <w:fldChar w:fldCharType="end"/>
      </w:r>
      <w:r w:rsidR="00495E52" w:rsidRPr="00601777">
        <w:t xml:space="preserve"> </w:t>
      </w:r>
      <w:r w:rsidR="00AA1246" w:rsidRPr="00601777">
        <w:t xml:space="preserve">Parent’s highest level of education i.e., did not complete school (&lt;11 years), school (11 years), college (11-13 years), or university (&gt;13 years), was </w:t>
      </w:r>
      <w:r w:rsidR="00AA25E6" w:rsidRPr="00601777">
        <w:t>used as a proxy for socioeconomic status</w:t>
      </w:r>
      <w:r w:rsidR="00F703F0" w:rsidRPr="00601777">
        <w:fldChar w:fldCharType="begin"/>
      </w:r>
      <w:r w:rsidR="00D52753" w:rsidRPr="00601777">
        <w:instrText xml:space="preserve"> ADDIN EN.CITE &lt;EndNote&gt;&lt;Cite&gt;&lt;Author&gt;Lien&lt;/Author&gt;&lt;Year&gt;2001&lt;/Year&gt;&lt;RecNum&gt;943&lt;/RecNum&gt;&lt;IDText&gt;Adolescents&amp;apos; proxy reports of parents&amp;apos; socioeconomic status: How valid are they?&lt;/IDText&gt;&lt;DisplayText&gt;&lt;style face="superscript"&gt;(46)&lt;/style&gt;&lt;/DisplayText&gt;&lt;record&gt;&lt;rec-number&gt;943&lt;/rec-number&gt;&lt;foreign-keys&gt;&lt;key app="EN" db-id="w090evv90fee06efxr1xrp2oe5vsra5wwt9z" timestamp="1473668576"&gt;943&lt;/key&gt;&lt;/foreign-keys&gt;&lt;ref-type name="Journal Article"&gt;17&lt;/ref-type&gt;&lt;contributors&gt;&lt;authors&gt;&lt;author&gt;Lien, Nanna&lt;/author&gt;&lt;author&gt;Friestad, Christine&lt;/author&gt;&lt;author&gt;Klepp, Knut Inge&lt;/author&gt;&lt;/authors&gt;&lt;/contributors&gt;&lt;titles&gt;&lt;title&gt;Adolescents&amp;apos; proxy reports of parents&amp;apos; socioeconomic status: How valid are they?&lt;/title&gt;&lt;secondary-title&gt;Journal of Epidemiology and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731-737&lt;/pages&gt;&lt;volume&gt;55&lt;/volume&gt;&lt;number&gt;10&lt;/number&gt;&lt;dates&gt;&lt;year&gt;2001&lt;/year&gt;&lt;/dates&gt;&lt;isbn&gt;1470-2738&lt;/isbn&gt;&lt;urls&gt;&lt;/urls&gt;&lt;/record&gt;&lt;/Cite&gt;&lt;/EndNote&gt;</w:instrText>
      </w:r>
      <w:r w:rsidR="00F703F0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6" w:tooltip="Lien, 2001 #943" w:history="1">
        <w:r w:rsidR="00422FAF" w:rsidRPr="00601777">
          <w:rPr>
            <w:noProof/>
            <w:vertAlign w:val="superscript"/>
          </w:rPr>
          <w:t>46</w:t>
        </w:r>
      </w:hyperlink>
      <w:r w:rsidR="00D52753" w:rsidRPr="00601777">
        <w:rPr>
          <w:noProof/>
          <w:vertAlign w:val="superscript"/>
        </w:rPr>
        <w:t>)</w:t>
      </w:r>
      <w:r w:rsidR="00F703F0" w:rsidRPr="00601777">
        <w:fldChar w:fldCharType="end"/>
      </w:r>
      <w:r w:rsidR="00AA25E6" w:rsidRPr="00601777">
        <w:t xml:space="preserve"> and was </w:t>
      </w:r>
      <w:r w:rsidR="00CC20E8" w:rsidRPr="00601777">
        <w:t>dummy coded</w:t>
      </w:r>
      <w:r w:rsidR="00AA1246" w:rsidRPr="00601777">
        <w:t xml:space="preserve"> </w:t>
      </w:r>
      <w:r w:rsidR="00A84A74" w:rsidRPr="00601777">
        <w:t>(0</w:t>
      </w:r>
      <w:r w:rsidR="006079B4" w:rsidRPr="00601777">
        <w:t>=</w:t>
      </w:r>
      <w:r w:rsidR="00AA1246" w:rsidRPr="00601777">
        <w:t>13 years or less (≤13)</w:t>
      </w:r>
      <w:r w:rsidR="006079B4" w:rsidRPr="00601777">
        <w:rPr>
          <w:i/>
        </w:rPr>
        <w:t xml:space="preserve">, </w:t>
      </w:r>
      <w:r w:rsidR="006079B4" w:rsidRPr="00601777">
        <w:t>1=</w:t>
      </w:r>
      <w:r w:rsidR="00AA1246" w:rsidRPr="00601777">
        <w:t>more than 13 years (&gt;13) of education</w:t>
      </w:r>
      <w:r w:rsidR="006079B4" w:rsidRPr="00601777">
        <w:t>)</w:t>
      </w:r>
      <w:r w:rsidR="00AA1246" w:rsidRPr="00601777">
        <w:t xml:space="preserve">. As there were a low proportion of adolescents </w:t>
      </w:r>
      <w:r w:rsidR="00CC20E8" w:rsidRPr="00601777">
        <w:t>whose ethnicity was not Whit</w:t>
      </w:r>
      <w:r w:rsidR="00D40DCE" w:rsidRPr="00601777">
        <w:t>e</w:t>
      </w:r>
      <w:r w:rsidR="00CC20E8" w:rsidRPr="00601777">
        <w:t xml:space="preserve"> British</w:t>
      </w:r>
      <w:r w:rsidR="00411D62" w:rsidRPr="00601777">
        <w:t xml:space="preserve"> (e.g., the next highest prevalence was Asian at 6.1%)</w:t>
      </w:r>
      <w:r w:rsidR="00AA1246" w:rsidRPr="00601777">
        <w:t>, the ethnicity varia</w:t>
      </w:r>
      <w:r w:rsidR="00CC20E8" w:rsidRPr="00601777">
        <w:t xml:space="preserve">ble was dummy coded </w:t>
      </w:r>
      <w:r w:rsidR="006079B4" w:rsidRPr="00601777">
        <w:t>(0=</w:t>
      </w:r>
      <w:r w:rsidR="00A37DE4" w:rsidRPr="00601777">
        <w:t>White British</w:t>
      </w:r>
      <w:r w:rsidR="006079B4" w:rsidRPr="00601777">
        <w:t>, 1=</w:t>
      </w:r>
      <w:r w:rsidR="00BB0F02" w:rsidRPr="00601777">
        <w:t>Other</w:t>
      </w:r>
      <w:r w:rsidR="006079B4" w:rsidRPr="00601777">
        <w:t>)</w:t>
      </w:r>
      <w:r w:rsidR="00BB0F02" w:rsidRPr="00601777">
        <w:t xml:space="preserve">. </w:t>
      </w:r>
    </w:p>
    <w:p w14:paraId="27DB3A19" w14:textId="37FF80C8" w:rsidR="00E415E5" w:rsidRPr="00601777" w:rsidRDefault="00E415E5" w:rsidP="00FF0637">
      <w:pPr>
        <w:pStyle w:val="Heading4"/>
        <w:spacing w:before="0" w:line="480" w:lineRule="auto"/>
      </w:pPr>
      <w:r w:rsidRPr="00601777">
        <w:t xml:space="preserve">Bullying </w:t>
      </w:r>
      <w:r w:rsidR="008A02F3" w:rsidRPr="00601777">
        <w:t>role</w:t>
      </w:r>
      <w:r w:rsidR="0004088E" w:rsidRPr="00601777">
        <w:t xml:space="preserve"> </w:t>
      </w:r>
    </w:p>
    <w:p w14:paraId="0A713B5F" w14:textId="3A629FAC" w:rsidR="009C206B" w:rsidRPr="00601777" w:rsidRDefault="006736E1" w:rsidP="00FF0637">
      <w:pPr>
        <w:spacing w:after="240" w:line="480" w:lineRule="auto"/>
      </w:pPr>
      <w:r w:rsidRPr="00601777">
        <w:t>W</w:t>
      </w:r>
      <w:r w:rsidR="00E415E5" w:rsidRPr="00601777">
        <w:t xml:space="preserve">e used two measures of bullying: self-report and peer nominations. </w:t>
      </w:r>
      <w:r w:rsidRPr="00601777">
        <w:t>For s</w:t>
      </w:r>
      <w:r w:rsidR="00E415E5" w:rsidRPr="00601777">
        <w:rPr>
          <w:i/>
        </w:rPr>
        <w:t>elf-reported bullying</w:t>
      </w:r>
      <w:r w:rsidRPr="00601777">
        <w:t xml:space="preserve"> </w:t>
      </w:r>
      <w:r w:rsidR="003305DD" w:rsidRPr="00601777">
        <w:t xml:space="preserve">we used the validated, </w:t>
      </w:r>
      <w:r w:rsidR="00E415E5" w:rsidRPr="00601777">
        <w:t>Bullying an</w:t>
      </w:r>
      <w:r w:rsidRPr="00601777">
        <w:t>d Friendship Interview schedule.</w:t>
      </w:r>
      <w:r w:rsidR="000C23DF" w:rsidRPr="00601777">
        <w:fldChar w:fldCharType="begin">
          <w:fldData xml:space="preserve">PEVuZE5vdGU+PENpdGU+PEF1dGhvcj5HcmlmZml0aHM8L0F1dGhvcj48WWVhcj4yMDA2PC9ZZWFy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HcmlmZml0aHM8L0F1dGhvcj48WWVhcj4yMDA2PC9ZZWFy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7" w:tooltip="Griffiths, 2006 #35" w:history="1">
        <w:r w:rsidR="00422FAF" w:rsidRPr="00601777">
          <w:rPr>
            <w:noProof/>
            <w:vertAlign w:val="superscript"/>
          </w:rPr>
          <w:t>47-49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E415E5" w:rsidRPr="00601777">
        <w:t xml:space="preserve"> The </w:t>
      </w:r>
      <w:r w:rsidRPr="00601777">
        <w:t>schedule</w:t>
      </w:r>
      <w:r w:rsidR="0051142E" w:rsidRPr="00601777">
        <w:t xml:space="preserve"> included 13 behavio</w:t>
      </w:r>
      <w:r w:rsidR="00E415E5" w:rsidRPr="00601777">
        <w:t>ral descriptio</w:t>
      </w:r>
      <w:r w:rsidR="006C23EB" w:rsidRPr="00601777">
        <w:t>ns</w:t>
      </w:r>
      <w:r w:rsidR="00F2597A" w:rsidRPr="00601777">
        <w:t xml:space="preserve"> that </w:t>
      </w:r>
      <w:r w:rsidRPr="00601777">
        <w:t>relate to</w:t>
      </w:r>
      <w:r w:rsidR="00A37DE4" w:rsidRPr="00601777">
        <w:t xml:space="preserve"> </w:t>
      </w:r>
      <w:r w:rsidR="006C23EB" w:rsidRPr="00601777">
        <w:t>direct, rela</w:t>
      </w:r>
      <w:r w:rsidR="00A37DE4" w:rsidRPr="00601777">
        <w:t xml:space="preserve">tional </w:t>
      </w:r>
      <w:r w:rsidR="00F2597A" w:rsidRPr="00601777">
        <w:t>and cyber-</w:t>
      </w:r>
      <w:r w:rsidR="00AA25E6" w:rsidRPr="00601777">
        <w:t>victimization</w:t>
      </w:r>
      <w:r w:rsidR="002F5F8C" w:rsidRPr="00601777">
        <w:t xml:space="preserve"> (table 1</w:t>
      </w:r>
      <w:r w:rsidR="00D40DCE" w:rsidRPr="00601777">
        <w:t>)</w:t>
      </w:r>
      <w:r w:rsidR="00E415E5" w:rsidRPr="00601777">
        <w:t xml:space="preserve">. </w:t>
      </w:r>
      <w:r w:rsidR="00A510DD" w:rsidRPr="00601777">
        <w:t xml:space="preserve">The items were repeated with slight wording adaptions to assess bullying perpetration. </w:t>
      </w:r>
      <w:r w:rsidR="00C20B7F" w:rsidRPr="00601777">
        <w:rPr>
          <w:lang w:val="en-US"/>
        </w:rPr>
        <w:t>Adolescents</w:t>
      </w:r>
      <w:r w:rsidR="00E415E5" w:rsidRPr="00601777">
        <w:rPr>
          <w:lang w:val="en-US"/>
        </w:rPr>
        <w:t xml:space="preserve"> were asked </w:t>
      </w:r>
      <w:r w:rsidR="0051142E" w:rsidRPr="00601777">
        <w:rPr>
          <w:lang w:val="en-US"/>
        </w:rPr>
        <w:t>the frequency of each behavio</w:t>
      </w:r>
      <w:r w:rsidR="003305DD" w:rsidRPr="00601777">
        <w:rPr>
          <w:lang w:val="en-US"/>
        </w:rPr>
        <w:t>r</w:t>
      </w:r>
      <w:r w:rsidR="00E415E5" w:rsidRPr="00601777">
        <w:rPr>
          <w:lang w:val="en-US"/>
        </w:rPr>
        <w:t xml:space="preserve"> </w:t>
      </w:r>
      <w:r w:rsidR="00A510DD" w:rsidRPr="00601777">
        <w:rPr>
          <w:lang w:val="en-US"/>
        </w:rPr>
        <w:t xml:space="preserve">during the past six months and </w:t>
      </w:r>
      <w:r w:rsidR="00A510DD" w:rsidRPr="00601777">
        <w:t>responses</w:t>
      </w:r>
      <w:r w:rsidR="00E415E5" w:rsidRPr="00601777">
        <w:t xml:space="preserve"> of “quite a lot” or “a lot” indicated bullying involvement</w:t>
      </w:r>
      <w:r w:rsidR="00D155B1" w:rsidRPr="00601777">
        <w:t>.</w:t>
      </w:r>
      <w:r w:rsidR="00E415E5" w:rsidRPr="00601777">
        <w:fldChar w:fldCharType="begin">
          <w:fldData xml:space="preserve">PEVuZE5vdGU+PENpdGU+PEF1dGhvcj5Xb2xrZTwvQXV0aG9yPjxZZWFyPjIwMDA8L1llYXI+PFJl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Xb2xrZTwvQXV0aG9yPjxZZWFyPjIwMDA8L1llYXI+PFJl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E415E5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8" w:tooltip="Schreier, 2009 #528" w:history="1">
        <w:r w:rsidR="00422FAF" w:rsidRPr="00601777">
          <w:rPr>
            <w:noProof/>
            <w:vertAlign w:val="superscript"/>
          </w:rPr>
          <w:t>48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49" w:tooltip="Wolke, 2000 #619" w:history="1">
        <w:r w:rsidR="00422FAF" w:rsidRPr="00601777">
          <w:rPr>
            <w:noProof/>
            <w:vertAlign w:val="superscript"/>
          </w:rPr>
          <w:t>49</w:t>
        </w:r>
      </w:hyperlink>
      <w:r w:rsidR="00D52753" w:rsidRPr="00601777">
        <w:rPr>
          <w:noProof/>
          <w:vertAlign w:val="superscript"/>
        </w:rPr>
        <w:t>)</w:t>
      </w:r>
      <w:r w:rsidR="00E415E5" w:rsidRPr="00601777">
        <w:fldChar w:fldCharType="end"/>
      </w:r>
      <w:r w:rsidR="00E415E5" w:rsidRPr="00601777">
        <w:t xml:space="preserve"> </w:t>
      </w:r>
    </w:p>
    <w:p w14:paraId="59954F21" w14:textId="7925434F" w:rsidR="00D40DCE" w:rsidRPr="00601777" w:rsidRDefault="00E415E5" w:rsidP="00FF0637">
      <w:pPr>
        <w:spacing w:after="240" w:line="480" w:lineRule="auto"/>
        <w:outlineLvl w:val="7"/>
      </w:pPr>
      <w:r w:rsidRPr="00601777">
        <w:lastRenderedPageBreak/>
        <w:t xml:space="preserve">For the </w:t>
      </w:r>
      <w:r w:rsidRPr="00601777">
        <w:rPr>
          <w:i/>
        </w:rPr>
        <w:t>peer nominations</w:t>
      </w:r>
      <w:r w:rsidRPr="00601777">
        <w:t xml:space="preserve">, </w:t>
      </w:r>
      <w:r w:rsidR="00C20B7F" w:rsidRPr="00601777">
        <w:t>adolescents</w:t>
      </w:r>
      <w:r w:rsidRPr="00601777">
        <w:t xml:space="preserve"> were </w:t>
      </w:r>
      <w:r w:rsidR="00652557" w:rsidRPr="00601777">
        <w:t>given</w:t>
      </w:r>
      <w:r w:rsidRPr="00601777">
        <w:t xml:space="preserve"> a list of names of all peers in their tutor group and asked</w:t>
      </w:r>
      <w:r w:rsidR="00AB258F" w:rsidRPr="00601777">
        <w:t xml:space="preserve"> to nominate up to three pupils</w:t>
      </w:r>
      <w:r w:rsidRPr="00601777">
        <w:t xml:space="preserve"> </w:t>
      </w:r>
      <w:r w:rsidR="00AB258F" w:rsidRPr="00601777">
        <w:t xml:space="preserve">(excluding </w:t>
      </w:r>
      <w:r w:rsidR="00652557" w:rsidRPr="00601777">
        <w:t>themselves</w:t>
      </w:r>
      <w:r w:rsidR="00AB258F" w:rsidRPr="00601777">
        <w:t>)</w:t>
      </w:r>
      <w:r w:rsidR="00652557" w:rsidRPr="00601777">
        <w:t xml:space="preserve">, who perpetrated or were </w:t>
      </w:r>
      <w:r w:rsidR="00495E52" w:rsidRPr="00601777">
        <w:t xml:space="preserve">a </w:t>
      </w:r>
      <w:r w:rsidR="00652557" w:rsidRPr="00601777">
        <w:t>victim</w:t>
      </w:r>
      <w:r w:rsidRPr="00601777">
        <w:t xml:space="preserve"> </w:t>
      </w:r>
      <w:r w:rsidR="00684E61" w:rsidRPr="00601777">
        <w:t>of</w:t>
      </w:r>
      <w:r w:rsidR="00652557" w:rsidRPr="00601777">
        <w:t xml:space="preserve"> </w:t>
      </w:r>
      <w:r w:rsidR="006736E1" w:rsidRPr="00601777">
        <w:t>bullying</w:t>
      </w:r>
      <w:r w:rsidR="006736E1" w:rsidRPr="00601777">
        <w:rPr>
          <w:lang w:val="en-US"/>
        </w:rPr>
        <w:t xml:space="preserve"> b</w:t>
      </w:r>
      <w:r w:rsidR="0051142E" w:rsidRPr="00601777">
        <w:rPr>
          <w:lang w:val="en-US"/>
        </w:rPr>
        <w:t>ehavio</w:t>
      </w:r>
      <w:r w:rsidR="006736E1" w:rsidRPr="00601777">
        <w:rPr>
          <w:lang w:val="en-US"/>
        </w:rPr>
        <w:t>rs</w:t>
      </w:r>
      <w:r w:rsidR="006736E1" w:rsidRPr="00601777">
        <w:t xml:space="preserve"> </w:t>
      </w:r>
      <w:r w:rsidR="00AB258F" w:rsidRPr="00601777">
        <w:t xml:space="preserve">(table 1). </w:t>
      </w:r>
      <w:r w:rsidR="00FD6A55" w:rsidRPr="00601777">
        <w:t>Using the total number of nominations received and the total number of peers in the tutor group, z</w:t>
      </w:r>
      <w:r w:rsidRPr="00601777">
        <w:t xml:space="preserve">-scores were </w:t>
      </w:r>
      <w:r w:rsidR="00FD6A55" w:rsidRPr="00601777">
        <w:t>computed</w:t>
      </w:r>
      <w:r w:rsidRPr="00601777">
        <w:t xml:space="preserve">. </w:t>
      </w:r>
      <w:r w:rsidR="00251C0A" w:rsidRPr="00601777">
        <w:t>Adolescents</w:t>
      </w:r>
      <w:r w:rsidRPr="00601777">
        <w:t xml:space="preserve"> were identified as involved in bullying if their z-score was one standard deviation</w:t>
      </w:r>
      <w:r w:rsidR="00A25CF4" w:rsidRPr="00601777">
        <w:t xml:space="preserve"> (SD)</w:t>
      </w:r>
      <w:r w:rsidRPr="00601777">
        <w:t xml:space="preserve"> above (&gt;1) the tutor group mean on the bullying item</w:t>
      </w:r>
      <w:r w:rsidR="00CB13C5" w:rsidRPr="00601777">
        <w:t>s</w:t>
      </w:r>
      <w:r w:rsidRPr="00601777">
        <w:t xml:space="preserve"> (bullies), </w:t>
      </w:r>
      <w:r w:rsidR="008A02F3" w:rsidRPr="00601777">
        <w:t>victimization</w:t>
      </w:r>
      <w:r w:rsidRPr="00601777">
        <w:t xml:space="preserve"> item</w:t>
      </w:r>
      <w:r w:rsidR="00CB13C5" w:rsidRPr="00601777">
        <w:t>s</w:t>
      </w:r>
      <w:r w:rsidRPr="00601777">
        <w:t xml:space="preserve"> (victims), or on both (bully-victims)</w:t>
      </w:r>
      <w:r w:rsidR="00A34A80" w:rsidRPr="00601777">
        <w:t xml:space="preserve"> (table 2)</w:t>
      </w:r>
      <w:r w:rsidRPr="00601777">
        <w:t xml:space="preserve">. </w:t>
      </w:r>
      <w:r w:rsidR="00C20B7F" w:rsidRPr="00601777">
        <w:t>Adolescents</w:t>
      </w:r>
      <w:r w:rsidR="00270D89" w:rsidRPr="00601777">
        <w:t xml:space="preserve"> were identified as un</w:t>
      </w:r>
      <w:r w:rsidRPr="00601777">
        <w:t>involved if they received zero nominations</w:t>
      </w:r>
      <w:r w:rsidR="00A34A80" w:rsidRPr="00601777">
        <w:t xml:space="preserve">. </w:t>
      </w:r>
    </w:p>
    <w:p w14:paraId="1BEA4D24" w14:textId="77777777" w:rsidR="00D155B1" w:rsidRPr="00601777" w:rsidRDefault="00D155B1" w:rsidP="00FF0637">
      <w:pPr>
        <w:spacing w:after="240" w:line="480" w:lineRule="auto"/>
      </w:pPr>
    </w:p>
    <w:p w14:paraId="77AD8970" w14:textId="517CB383" w:rsidR="00D40DCE" w:rsidRPr="00601777" w:rsidRDefault="00D40DCE" w:rsidP="00FF0637">
      <w:pPr>
        <w:pStyle w:val="Heading4"/>
        <w:spacing w:before="0" w:line="480" w:lineRule="auto"/>
      </w:pPr>
      <w:r w:rsidRPr="00601777">
        <w:t xml:space="preserve">Psychological functioning </w:t>
      </w:r>
    </w:p>
    <w:p w14:paraId="44416F68" w14:textId="328547F0" w:rsidR="00D40DCE" w:rsidRPr="00601777" w:rsidRDefault="00D40DCE" w:rsidP="00FF0637">
      <w:pPr>
        <w:spacing w:after="240" w:line="480" w:lineRule="auto"/>
      </w:pPr>
      <w:r w:rsidRPr="00601777">
        <w:t xml:space="preserve">We constructed a latent </w:t>
      </w:r>
      <w:r w:rsidR="00F2597A" w:rsidRPr="00601777">
        <w:t xml:space="preserve">variable of </w:t>
      </w:r>
      <w:r w:rsidRPr="00601777">
        <w:t xml:space="preserve">psychological functioning from three </w:t>
      </w:r>
      <w:r w:rsidR="003A2F20" w:rsidRPr="00601777">
        <w:t>scales</w:t>
      </w:r>
      <w:r w:rsidR="008F1227" w:rsidRPr="00601777">
        <w:t>:</w:t>
      </w:r>
      <w:r w:rsidRPr="00601777">
        <w:t xml:space="preserve"> self-esteem</w:t>
      </w:r>
      <w:r w:rsidR="008F1227" w:rsidRPr="00601777">
        <w:t>,</w:t>
      </w:r>
      <w:r w:rsidR="000C23DF" w:rsidRPr="00601777">
        <w:fldChar w:fldCharType="begin"/>
      </w:r>
      <w:r w:rsidR="00D52753" w:rsidRPr="00601777">
        <w:instrText xml:space="preserve"> ADDIN EN.CITE &lt;EndNote&gt;&lt;Cite&gt;&lt;Author&gt;Rosenberg&lt;/Author&gt;&lt;Year&gt;1965&lt;/Year&gt;&lt;RecNum&gt;717&lt;/RecNum&gt;&lt;IDText&gt;Society and the adolescent self-image&lt;/IDText&gt;&lt;DisplayText&gt;&lt;style face="superscript"&gt;(50)&lt;/style&gt;&lt;/DisplayText&gt;&lt;record&gt;&lt;rec-number&gt;717&lt;/rec-number&gt;&lt;foreign-keys&gt;&lt;key app="EN" db-id="w090evv90fee06efxr1xrp2oe5vsra5wwt9z" timestamp="1452529021"&gt;717&lt;/key&gt;&lt;/foreign-keys&gt;&lt;ref-type name="Book"&gt;6&lt;/ref-type&gt;&lt;contributors&gt;&lt;authors&gt;&lt;author&gt;Rosenberg, M.&lt;/author&gt;&lt;/authors&gt;&lt;/contributors&gt;&lt;titles&gt;&lt;title&gt;Society and the adolescent self-image&lt;/title&gt;&lt;/titles&gt;&lt;dates&gt;&lt;year&gt;1965&lt;/year&gt;&lt;/dates&gt;&lt;pub-location&gt;Princenton, N. J.&lt;/pub-location&gt;&lt;publisher&gt;Princenton University Press&lt;/publisher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0" w:tooltip="Rosenberg, 1965 #717" w:history="1">
        <w:r w:rsidR="00422FAF" w:rsidRPr="00601777">
          <w:rPr>
            <w:noProof/>
            <w:vertAlign w:val="superscript"/>
          </w:rPr>
          <w:t>50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Pr="00601777">
        <w:t xml:space="preserve"> body-esteem</w:t>
      </w:r>
      <w:r w:rsidR="000C23DF" w:rsidRPr="00601777">
        <w:fldChar w:fldCharType="begin"/>
      </w:r>
      <w:r w:rsidR="00D52753" w:rsidRPr="00601777">
        <w:instrText xml:space="preserve"> ADDIN EN.CITE &lt;EndNote&gt;&lt;Cite&gt;&lt;Author&gt;Mendelson&lt;/Author&gt;&lt;Year&gt;2001&lt;/Year&gt;&lt;RecNum&gt;134&lt;/RecNum&gt;&lt;DisplayText&gt;&lt;style face="superscript"&gt;(51)&lt;/style&gt;&lt;/DisplayText&gt;&lt;record&gt;&lt;rec-number&gt;134&lt;/rec-number&gt;&lt;foreign-keys&gt;&lt;key app="EN" db-id="w090evv90fee06efxr1xrp2oe5vsra5wwt9z" timestamp="1438772024"&gt;134&lt;/key&gt;&lt;key app="ENWeb" db-id=""&gt;0&lt;/key&gt;&lt;/foreign-keys&gt;&lt;ref-type name="Journal Article"&gt;17&lt;/ref-type&gt;&lt;contributors&gt;&lt;authors&gt;&lt;author&gt;Mendelson, Beverley K.&lt;/author&gt;&lt;author&gt;Mendelson, Morton J.&lt;/author&gt;&lt;author&gt;White, Donna R.&lt;/author&gt;&lt;/authors&gt;&lt;/contributors&gt;&lt;titles&gt;&lt;title&gt;Body-Esteem Scale for Adolescents and Adults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90-106&lt;/pages&gt;&lt;volume&gt;76&lt;/volume&gt;&lt;number&gt;1&lt;/number&gt;&lt;dates&gt;&lt;year&gt;2001&lt;/year&gt;&lt;pub-dates&gt;&lt;date&gt;2001/02/01&lt;/date&gt;&lt;/pub-dates&gt;&lt;/dates&gt;&lt;publisher&gt;Routledge&lt;/publisher&gt;&lt;isbn&gt;0022-3891&lt;/isbn&gt;&lt;urls&gt;&lt;related-urls&gt;&lt;url&gt;http://dx.doi.org/10.1207/S15327752JPA7601_6&lt;/url&gt;&lt;/related-urls&gt;&lt;/urls&gt;&lt;electronic-resource-num&gt;10.1207/S15327752JPA7601_6&lt;/electronic-resource-num&gt;&lt;access-date&gt;2014/05/28&lt;/access-date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1" w:tooltip="Mendelson, 2001 #134" w:history="1">
        <w:r w:rsidR="00422FAF" w:rsidRPr="00601777">
          <w:rPr>
            <w:noProof/>
            <w:vertAlign w:val="superscript"/>
          </w:rPr>
          <w:t>5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8F1227" w:rsidRPr="00601777">
        <w:t xml:space="preserve"> and </w:t>
      </w:r>
      <w:r w:rsidRPr="00601777">
        <w:t>emotional problems</w:t>
      </w:r>
      <w:r w:rsidR="008F1227" w:rsidRPr="00601777">
        <w:t xml:space="preserve"> (subscale of the Strengths and Difficulties Questionnaire)</w:t>
      </w:r>
      <w:r w:rsidR="00F2597A" w:rsidRPr="00601777">
        <w:t>.</w:t>
      </w:r>
      <w:r w:rsidR="00956517" w:rsidRPr="00601777">
        <w:fldChar w:fldCharType="begin"/>
      </w:r>
      <w:r w:rsidR="00D52753" w:rsidRPr="00601777">
        <w:instrText xml:space="preserve"> ADDIN EN.CITE &lt;EndNote&gt;&lt;Cite&gt;&lt;Author&gt;Goodman&lt;/Author&gt;&lt;Year&gt;1997&lt;/Year&gt;&lt;RecNum&gt;718&lt;/RecNum&gt;&lt;DisplayText&gt;&lt;style face="superscript"&gt;(52, 53)&lt;/style&gt;&lt;/DisplayText&gt;&lt;record&gt;&lt;rec-number&gt;718&lt;/rec-number&gt;&lt;foreign-keys&gt;&lt;key app="EN" db-id="w090evv90fee06efxr1xrp2oe5vsra5wwt9z" timestamp="1452529178"&gt;718&lt;/key&gt;&lt;/foreign-keys&gt;&lt;ref-type name="Journal Article"&gt;17&lt;/ref-type&gt;&lt;contributors&gt;&lt;authors&gt;&lt;author&gt;Goodman, Robert&lt;/author&gt;&lt;/authors&gt;&lt;/contributors&gt;&lt;titles&gt;&lt;title&gt;The Strengths and Difficulties Questionnaire: a research note&lt;/title&gt;&lt;secondary-title&gt;Journal of child psychology and psychiatry&lt;/secondary-title&gt;&lt;/titles&gt;&lt;pages&gt;581-586&lt;/pages&gt;&lt;volume&gt;38&lt;/volume&gt;&lt;number&gt;5&lt;/number&gt;&lt;dates&gt;&lt;year&gt;1997&lt;/year&gt;&lt;/dates&gt;&lt;isbn&gt;1469-7610&lt;/isbn&gt;&lt;urls&gt;&lt;/urls&gt;&lt;/record&gt;&lt;/Cite&gt;&lt;Cite&gt;&lt;Author&gt;Goodman&lt;/Author&gt;&lt;Year&gt;2000&lt;/Year&gt;&lt;RecNum&gt;729&lt;/RecNum&gt;&lt;record&gt;&lt;rec-number&gt;729&lt;/rec-number&gt;&lt;foreign-keys&gt;&lt;key app="EN" db-id="w090evv90fee06efxr1xrp2oe5vsra5wwt9z" timestamp="1452693393"&gt;729&lt;/key&gt;&lt;/foreign-keys&gt;&lt;ref-type name="Journal Article"&gt;17&lt;/ref-type&gt;&lt;contributors&gt;&lt;authors&gt;&lt;author&gt;Goodman, Robert&lt;/author&gt;&lt;author&gt;Ford, Tamsin&lt;/author&gt;&lt;author&gt;Simmons, Helen&lt;/author&gt;&lt;author&gt;Gatward, Rebecca&lt;/author&gt;&lt;author&gt;Meltzer, Howard&lt;/author&gt;&lt;/authors&gt;&lt;/contributors&gt;&lt;titles&gt;&lt;title&gt;Using the Strengths and Difficulties Questionnaire (SDQ) to screen for child psychiatric disorders in a community sample&lt;/title&gt;&lt;secondary-title&gt;The British Journal of Psychiatry&lt;/secondary-title&gt;&lt;/titles&gt;&lt;pages&gt;534-539&lt;/pages&gt;&lt;volume&gt;177&lt;/volume&gt;&lt;number&gt;6&lt;/number&gt;&lt;dates&gt;&lt;year&gt;2000&lt;/year&gt;&lt;/dates&gt;&lt;isbn&gt;0007-1250&lt;/isbn&gt;&lt;urls&gt;&lt;/urls&gt;&lt;/record&gt;&lt;/Cite&gt;&lt;/EndNote&gt;</w:instrText>
      </w:r>
      <w:r w:rsidR="00956517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2" w:tooltip="Goodman, 1997 #718" w:history="1">
        <w:r w:rsidR="00422FAF" w:rsidRPr="00601777">
          <w:rPr>
            <w:noProof/>
            <w:vertAlign w:val="superscript"/>
          </w:rPr>
          <w:t>52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53" w:tooltip="Goodman, 2000 #729" w:history="1">
        <w:r w:rsidR="00422FAF" w:rsidRPr="00601777">
          <w:rPr>
            <w:noProof/>
            <w:vertAlign w:val="superscript"/>
          </w:rPr>
          <w:t>53</w:t>
        </w:r>
      </w:hyperlink>
      <w:r w:rsidR="00D52753" w:rsidRPr="00601777">
        <w:rPr>
          <w:noProof/>
          <w:vertAlign w:val="superscript"/>
        </w:rPr>
        <w:t>)</w:t>
      </w:r>
      <w:r w:rsidR="00956517" w:rsidRPr="00601777">
        <w:fldChar w:fldCharType="end"/>
      </w:r>
      <w:r w:rsidRPr="00601777">
        <w:t xml:space="preserve"> </w:t>
      </w:r>
      <w:r w:rsidR="003A2F20" w:rsidRPr="00601777">
        <w:t xml:space="preserve">Differences in scale scores for </w:t>
      </w:r>
      <w:r w:rsidR="00A25CF4" w:rsidRPr="00601777">
        <w:t xml:space="preserve">each </w:t>
      </w:r>
      <w:r w:rsidR="003A2F20" w:rsidRPr="00601777">
        <w:t xml:space="preserve">bullying role </w:t>
      </w:r>
      <w:r w:rsidR="00A25CF4" w:rsidRPr="00601777">
        <w:t xml:space="preserve">are reported in table 3. </w:t>
      </w:r>
      <w:r w:rsidRPr="00601777">
        <w:t xml:space="preserve">Self-esteem and emotional problems were self-reported at Stage 1 and body esteem was self-reported at Stage 2. The latent variable </w:t>
      </w:r>
      <w:r w:rsidR="00CD6D8B" w:rsidRPr="00601777">
        <w:t xml:space="preserve">measures </w:t>
      </w:r>
      <w:r w:rsidRPr="00601777">
        <w:t>t</w:t>
      </w:r>
      <w:r w:rsidR="00F2597A" w:rsidRPr="00601777">
        <w:t>otal psychological functioning: hi</w:t>
      </w:r>
      <w:r w:rsidRPr="00601777">
        <w:t>gher scores indicate h</w:t>
      </w:r>
      <w:r w:rsidR="00F2597A" w:rsidRPr="00601777">
        <w:t>igher functioning and wellbeing and</w:t>
      </w:r>
      <w:r w:rsidRPr="00601777">
        <w:t xml:space="preserve"> lower scores indicate poorer functioning and distress. </w:t>
      </w:r>
    </w:p>
    <w:p w14:paraId="03CEFD96" w14:textId="6DEE86DF" w:rsidR="00D40DCE" w:rsidRPr="00601777" w:rsidRDefault="00D40DCE" w:rsidP="00FF0637">
      <w:pPr>
        <w:pStyle w:val="Heading3"/>
        <w:spacing w:before="0" w:after="240" w:line="480" w:lineRule="auto"/>
      </w:pPr>
      <w:r w:rsidRPr="00601777">
        <w:t>Stage 2</w:t>
      </w:r>
      <w:r w:rsidR="00E1799A" w:rsidRPr="00601777">
        <w:t xml:space="preserve"> measure</w:t>
      </w:r>
    </w:p>
    <w:p w14:paraId="59D6FBFC" w14:textId="2F61AED3" w:rsidR="009053AF" w:rsidRPr="00601777" w:rsidRDefault="006079B4" w:rsidP="00FF0637">
      <w:pPr>
        <w:pStyle w:val="Heading4"/>
        <w:spacing w:before="0" w:line="480" w:lineRule="auto"/>
      </w:pPr>
      <w:r w:rsidRPr="00601777">
        <w:t>Desire for c</w:t>
      </w:r>
      <w:r w:rsidR="009053AF" w:rsidRPr="00601777">
        <w:t>osmetic surgery</w:t>
      </w:r>
    </w:p>
    <w:p w14:paraId="1B879B45" w14:textId="2DC37D94" w:rsidR="009053AF" w:rsidRPr="00601777" w:rsidRDefault="00FE12A2" w:rsidP="00FF0637">
      <w:pPr>
        <w:spacing w:after="240" w:line="480" w:lineRule="auto"/>
      </w:pPr>
      <w:r w:rsidRPr="00601777">
        <w:t>We used t</w:t>
      </w:r>
      <w:r w:rsidR="00DC29AB" w:rsidRPr="00601777">
        <w:t>hree items adapted from the Acceptance of Cosmetic Surgery Scale</w:t>
      </w:r>
      <w:r w:rsidR="000C23DF" w:rsidRPr="00601777">
        <w:fldChar w:fldCharType="begin"/>
      </w:r>
      <w:r w:rsidR="00D52753" w:rsidRPr="00601777">
        <w:instrText xml:space="preserve"> ADDIN EN.CITE &lt;EndNote&gt;&lt;Cite&gt;&lt;Author&gt;Henderson-King&lt;/Author&gt;&lt;Year&gt;2005&lt;/Year&gt;&lt;RecNum&gt;494&lt;/RecNum&gt;&lt;DisplayText&gt;&lt;style face="superscript"&gt;(8)&lt;/style&gt;&lt;/DisplayText&gt;&lt;record&gt;&lt;rec-number&gt;494&lt;/rec-number&gt;&lt;foreign-keys&gt;&lt;key app="EN" db-id="w090evv90fee06efxr1xrp2oe5vsra5wwt9z" timestamp="1438772166"&gt;494&lt;/key&gt;&lt;key app="ENWeb" db-id=""&gt;0&lt;/key&gt;&lt;/foreign-keys&gt;&lt;ref-type name="Journal Article"&gt;17&lt;/ref-type&gt;&lt;contributors&gt;&lt;authors&gt;&lt;author&gt;Henderson-King, Donna&lt;/author&gt;&lt;author&gt;Henderson-King, Eaaron&lt;/author&gt;&lt;/authors&gt;&lt;/contributors&gt;&lt;titles&gt;&lt;title&gt;Acceptance of cosmetic surgery: Scale development and validation&lt;/title&gt;&lt;secondary-title&gt;Body Image&lt;/secondary-title&gt;&lt;/titles&gt;&lt;pages&gt;137-149&lt;/pages&gt;&lt;volume&gt;2&lt;/volume&gt;&lt;number&gt;2&lt;/number&gt;&lt;keywords&gt;&lt;keyword&gt;Cosmetic surgery&lt;/keyword&gt;&lt;keyword&gt;Body image&lt;/keyword&gt;&lt;keyword&gt;Scale validation&lt;/keyword&gt;&lt;keyword&gt;Attitudes&lt;/keyword&gt;&lt;/keywords&gt;&lt;dates&gt;&lt;year&gt;2005&lt;/year&gt;&lt;pub-dates&gt;&lt;date&gt;6//&lt;/date&gt;&lt;/pub-dates&gt;&lt;/dates&gt;&lt;isbn&gt;1740-1445&lt;/isbn&gt;&lt;urls&gt;&lt;related-urls&gt;&lt;url&gt;http://www.sciencedirect.com/science/article/pii/S174014450500029X&lt;/url&gt;&lt;/related-urls&gt;&lt;/urls&gt;&lt;electronic-resource-num&gt;http://dx.doi.org/10.1016/j.bodyim.2005.03.003&lt;/electronic-resource-num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8" w:tooltip="Henderson-King, 2005 #494" w:history="1">
        <w:r w:rsidR="00422FAF" w:rsidRPr="00601777">
          <w:rPr>
            <w:noProof/>
            <w:vertAlign w:val="superscript"/>
          </w:rPr>
          <w:t>8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DC29AB" w:rsidRPr="00601777">
        <w:t xml:space="preserve"> </w:t>
      </w:r>
      <w:r w:rsidR="006664A2" w:rsidRPr="00601777">
        <w:t xml:space="preserve">to </w:t>
      </w:r>
      <w:r w:rsidR="00DC29AB" w:rsidRPr="00601777">
        <w:t xml:space="preserve">assess </w:t>
      </w:r>
      <w:r w:rsidR="00C64979" w:rsidRPr="00601777">
        <w:t>desire for</w:t>
      </w:r>
      <w:r w:rsidR="00DC29AB" w:rsidRPr="00601777">
        <w:t xml:space="preserve"> cosmetic surgery</w:t>
      </w:r>
      <w:r w:rsidR="003A2F20" w:rsidRPr="00601777">
        <w:t>. These were:</w:t>
      </w:r>
      <w:r w:rsidR="00DC29AB" w:rsidRPr="00601777">
        <w:t xml:space="preserve"> 1) </w:t>
      </w:r>
      <w:r w:rsidR="003A2F20" w:rsidRPr="00601777">
        <w:t>“</w:t>
      </w:r>
      <w:r w:rsidR="00DC29AB" w:rsidRPr="00601777">
        <w:t>I would like to have cosmetic surgery so that others would find me more at</w:t>
      </w:r>
      <w:r w:rsidR="008A02F3" w:rsidRPr="00601777">
        <w:t>tractive</w:t>
      </w:r>
      <w:r w:rsidR="003A2F20" w:rsidRPr="00601777">
        <w:t>”</w:t>
      </w:r>
      <w:r w:rsidR="008A02F3" w:rsidRPr="00601777">
        <w:t>;</w:t>
      </w:r>
      <w:r w:rsidR="00DC29AB" w:rsidRPr="00601777">
        <w:t xml:space="preserve"> 2) </w:t>
      </w:r>
      <w:r w:rsidR="003A2F20" w:rsidRPr="00601777">
        <w:t>“</w:t>
      </w:r>
      <w:r w:rsidR="00DC29AB" w:rsidRPr="00601777">
        <w:t>I would consider having cosmetic surgery as a way to change my appearance so that I</w:t>
      </w:r>
      <w:r w:rsidR="008A02F3" w:rsidRPr="00601777">
        <w:t xml:space="preserve"> would feel better about myself</w:t>
      </w:r>
      <w:r w:rsidR="003A2F20" w:rsidRPr="00601777">
        <w:t>”</w:t>
      </w:r>
      <w:r w:rsidR="008A02F3" w:rsidRPr="00601777">
        <w:t>;</w:t>
      </w:r>
      <w:r w:rsidR="00DC29AB" w:rsidRPr="00601777">
        <w:t xml:space="preserve"> </w:t>
      </w:r>
      <w:r w:rsidR="003A2F20" w:rsidRPr="00601777">
        <w:t>and</w:t>
      </w:r>
      <w:r w:rsidR="00EC29D7" w:rsidRPr="00601777">
        <w:t xml:space="preserve"> </w:t>
      </w:r>
      <w:r w:rsidR="00DC29AB" w:rsidRPr="00601777">
        <w:t xml:space="preserve">3) </w:t>
      </w:r>
      <w:r w:rsidR="003A2F20" w:rsidRPr="00601777">
        <w:t>“</w:t>
      </w:r>
      <w:r w:rsidR="00DC29AB" w:rsidRPr="00601777">
        <w:t>If I was offered cosmetic surgery for free, I would consider changing a part of my appearance that I do</w:t>
      </w:r>
      <w:r w:rsidR="00652557" w:rsidRPr="00601777">
        <w:t xml:space="preserve"> </w:t>
      </w:r>
      <w:r w:rsidR="00DC29AB" w:rsidRPr="00601777">
        <w:t>not like</w:t>
      </w:r>
      <w:r w:rsidR="003A2F20" w:rsidRPr="00601777">
        <w:t>”</w:t>
      </w:r>
      <w:r w:rsidR="001A0287" w:rsidRPr="00601777">
        <w:t xml:space="preserve">. </w:t>
      </w:r>
      <w:r w:rsidR="006C6126" w:rsidRPr="00601777">
        <w:t>Responses were on a 5-point scale (1=not at all, 5=very much)</w:t>
      </w:r>
      <w:r w:rsidR="006664A2" w:rsidRPr="00601777">
        <w:t>.</w:t>
      </w:r>
      <w:r w:rsidR="00D659A5" w:rsidRPr="00601777">
        <w:t xml:space="preserve"> These items have previously been used to assess overall and current interest in cosmetic surgery in a sample of undergraduate students.</w:t>
      </w:r>
      <w:r w:rsidR="00D659A5" w:rsidRPr="00601777">
        <w:fldChar w:fldCharType="begin"/>
      </w:r>
      <w:r w:rsidR="00D52753" w:rsidRPr="00601777">
        <w:instrText xml:space="preserve"> ADDIN EN.CITE &lt;EndNote&gt;&lt;Cite&gt;&lt;Author&gt;Park&lt;/Author&gt;&lt;Year&gt;2009&lt;/Year&gt;&lt;RecNum&gt;492&lt;/RecNum&gt;&lt;IDText&gt;Predicting interest in cosmetic surgery: Interactive effects of appearance-based rejection sensitivity and negative appearance comments&lt;/IDText&gt;&lt;DisplayText&gt;&lt;style face="superscript"&gt;(25)&lt;/style&gt;&lt;/DisplayText&gt;&lt;record&gt;&lt;rec-number&gt;492&lt;/rec-number&gt;&lt;foreign-keys&gt;&lt;key app="EN" db-id="w090evv90fee06efxr1xrp2oe5vsra5wwt9z" timestamp="1438772164"&gt;492&lt;/key&gt;&lt;key app="ENWeb" db-id=""&gt;0&lt;/key&gt;&lt;/foreign-keys&gt;&lt;ref-type name="Journal Article"&gt;17&lt;/ref-type&gt;&lt;contributors&gt;&lt;authors&gt;&lt;author&gt;Park, Lora E.&lt;/author&gt;&lt;author&gt;Calogero, Rachel M.&lt;/author&gt;&lt;author&gt;Harwin, Melissa J.&lt;/author&gt;&lt;author&gt;DiRaddo, Ann Marie&lt;/author&gt;&lt;/authors&gt;&lt;/contributors&gt;&lt;titles&gt;&lt;title&gt;Predicting interest in cosmetic surgery: Interactive effects of appearance-based rejection sensitivity and negative appearance comments&lt;/title&gt;&lt;secondary-title&gt;Body Image&lt;/secondary-title&gt;&lt;/titles&gt;&lt;pages&gt;186-193&lt;/pages&gt;&lt;volume&gt;6&lt;/volume&gt;&lt;number&gt;3&lt;/number&gt;&lt;keywords&gt;&lt;keyword&gt;Appearance&lt;/keyword&gt;&lt;keyword&gt;Physical attractiveness&lt;/keyword&gt;&lt;keyword&gt;Rejection sensitivity&lt;/keyword&gt;&lt;keyword&gt;Teasing&lt;/keyword&gt;&lt;keyword&gt;Cosmetic surgery&lt;/keyword&gt;&lt;/keywords&gt;&lt;dates&gt;&lt;year&gt;2009&lt;/year&gt;&lt;pub-dates&gt;&lt;date&gt;6//&lt;/date&gt;&lt;/pub-dates&gt;&lt;/dates&gt;&lt;isbn&gt;1740-1445&lt;/isbn&gt;&lt;urls&gt;&lt;related-urls&gt;&lt;url&gt;http://www.sciencedirect.com/science/article/pii/S1740144509000291&lt;/url&gt;&lt;/related-urls&gt;&lt;/urls&gt;&lt;electronic-resource-num&gt;http://dx.doi.org/10.1016/j.bodyim.2009.02.003&lt;/electronic-resource-num&gt;&lt;/record&gt;&lt;/Cite&gt;&lt;/EndNote&gt;</w:instrText>
      </w:r>
      <w:r w:rsidR="00D659A5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5" w:tooltip="Park, 2009 #492" w:history="1">
        <w:r w:rsidR="00422FAF" w:rsidRPr="00601777">
          <w:rPr>
            <w:noProof/>
            <w:vertAlign w:val="superscript"/>
          </w:rPr>
          <w:t>25</w:t>
        </w:r>
      </w:hyperlink>
      <w:r w:rsidR="00D52753" w:rsidRPr="00601777">
        <w:rPr>
          <w:noProof/>
          <w:vertAlign w:val="superscript"/>
        </w:rPr>
        <w:t>)</w:t>
      </w:r>
      <w:r w:rsidR="00D659A5" w:rsidRPr="00601777">
        <w:fldChar w:fldCharType="end"/>
      </w:r>
      <w:r w:rsidR="00D659A5" w:rsidRPr="00601777">
        <w:t xml:space="preserve"> </w:t>
      </w:r>
    </w:p>
    <w:p w14:paraId="6D9F31CF" w14:textId="4EAD2922" w:rsidR="00E718C2" w:rsidRPr="00601777" w:rsidRDefault="005F1329" w:rsidP="00FF0637">
      <w:pPr>
        <w:pStyle w:val="Heading2"/>
        <w:spacing w:before="0" w:after="240" w:line="480" w:lineRule="auto"/>
      </w:pPr>
      <w:r w:rsidRPr="00601777">
        <w:lastRenderedPageBreak/>
        <w:t>Statistical a</w:t>
      </w:r>
      <w:r w:rsidR="00E718C2" w:rsidRPr="00601777">
        <w:t xml:space="preserve">nalysis </w:t>
      </w:r>
    </w:p>
    <w:p w14:paraId="7BCFA0AD" w14:textId="457D0FD3" w:rsidR="00D41720" w:rsidRPr="00601777" w:rsidRDefault="005F1329" w:rsidP="00FF0637">
      <w:pPr>
        <w:spacing w:after="240" w:line="480" w:lineRule="auto"/>
      </w:pPr>
      <w:r w:rsidRPr="00601777">
        <w:t xml:space="preserve">Between-group comparisons </w:t>
      </w:r>
      <w:r w:rsidR="00FE12A2" w:rsidRPr="00601777">
        <w:t xml:space="preserve">were </w:t>
      </w:r>
      <w:r w:rsidR="00553A4A" w:rsidRPr="00601777">
        <w:t xml:space="preserve">conducted </w:t>
      </w:r>
      <w:r w:rsidRPr="00601777">
        <w:t xml:space="preserve">using chi-square tests, t-tests, analysis of variance (ANOVA) and covariance (ANCOVA). The </w:t>
      </w:r>
      <w:r w:rsidR="0054225C" w:rsidRPr="00601777">
        <w:t>ANOVA</w:t>
      </w:r>
      <w:r w:rsidR="00651BC0" w:rsidRPr="00601777">
        <w:t xml:space="preserve"> test</w:t>
      </w:r>
      <w:r w:rsidRPr="00601777">
        <w:t>ed</w:t>
      </w:r>
      <w:r w:rsidR="00C64979" w:rsidRPr="00601777">
        <w:t xml:space="preserve"> the</w:t>
      </w:r>
      <w:r w:rsidR="00651BC0" w:rsidRPr="00601777">
        <w:t xml:space="preserve"> </w:t>
      </w:r>
      <w:r w:rsidR="00E1799A" w:rsidRPr="00601777">
        <w:t xml:space="preserve">unadjusted associations </w:t>
      </w:r>
      <w:r w:rsidRPr="00601777">
        <w:t>between bullying role</w:t>
      </w:r>
      <w:r w:rsidR="00CB705F" w:rsidRPr="00601777">
        <w:t>s</w:t>
      </w:r>
      <w:r w:rsidRPr="00601777">
        <w:t xml:space="preserve"> and desire for cosmetic surgery </w:t>
      </w:r>
      <w:r w:rsidR="00E1799A" w:rsidRPr="00601777">
        <w:t xml:space="preserve">and </w:t>
      </w:r>
      <w:r w:rsidRPr="00601777">
        <w:t>the</w:t>
      </w:r>
      <w:r w:rsidR="00E1799A" w:rsidRPr="00601777">
        <w:t xml:space="preserve"> ANCOVA </w:t>
      </w:r>
      <w:r w:rsidR="0054225C" w:rsidRPr="00601777">
        <w:t>adjust</w:t>
      </w:r>
      <w:r w:rsidRPr="00601777">
        <w:t>ed</w:t>
      </w:r>
      <w:r w:rsidR="0054225C" w:rsidRPr="00601777">
        <w:t xml:space="preserve"> for covariates</w:t>
      </w:r>
      <w:r w:rsidR="001E24E4" w:rsidRPr="00601777">
        <w:t xml:space="preserve"> (</w:t>
      </w:r>
      <w:r w:rsidR="00EC29D7" w:rsidRPr="00601777">
        <w:t xml:space="preserve">age, </w:t>
      </w:r>
      <w:r w:rsidR="001E24E4" w:rsidRPr="00601777">
        <w:t>parent education and ethnicity)</w:t>
      </w:r>
      <w:r w:rsidR="00035FF3" w:rsidRPr="00601777">
        <w:t xml:space="preserve"> and included sex as a factor</w:t>
      </w:r>
      <w:r w:rsidR="00C64979" w:rsidRPr="00601777">
        <w:t xml:space="preserve">. </w:t>
      </w:r>
      <w:r w:rsidR="00632D3F" w:rsidRPr="00601777">
        <w:t xml:space="preserve">A </w:t>
      </w:r>
      <w:r w:rsidR="00035FF3" w:rsidRPr="00601777">
        <w:t>bullying x</w:t>
      </w:r>
      <w:r w:rsidR="00632D3F" w:rsidRPr="00601777">
        <w:t xml:space="preserve"> </w:t>
      </w:r>
      <w:r w:rsidR="00035FF3" w:rsidRPr="00601777">
        <w:t xml:space="preserve">sex </w:t>
      </w:r>
      <w:r w:rsidR="00632D3F" w:rsidRPr="00601777">
        <w:t xml:space="preserve">interaction </w:t>
      </w:r>
      <w:r w:rsidR="005279F0" w:rsidRPr="00601777">
        <w:t>term was</w:t>
      </w:r>
      <w:r w:rsidR="00035FF3" w:rsidRPr="00601777">
        <w:t xml:space="preserve"> </w:t>
      </w:r>
      <w:r w:rsidR="00632D3F" w:rsidRPr="00601777">
        <w:t xml:space="preserve">added to the model to test </w:t>
      </w:r>
      <w:r w:rsidR="00D05D05" w:rsidRPr="00601777">
        <w:t xml:space="preserve">whether any effects were </w:t>
      </w:r>
      <w:r w:rsidR="00A510DD" w:rsidRPr="00601777">
        <w:t xml:space="preserve">moderated </w:t>
      </w:r>
      <w:r w:rsidR="00D05D05" w:rsidRPr="00601777">
        <w:t>(i.e</w:t>
      </w:r>
      <w:r w:rsidR="00A510DD" w:rsidRPr="00601777">
        <w:t>., sex-specific</w:t>
      </w:r>
      <w:r w:rsidR="00D05D05" w:rsidRPr="00601777">
        <w:t>)</w:t>
      </w:r>
      <w:r w:rsidR="00632D3F" w:rsidRPr="00601777">
        <w:t>.</w:t>
      </w:r>
      <w:r w:rsidR="00651BC0" w:rsidRPr="00601777">
        <w:t xml:space="preserve"> </w:t>
      </w:r>
      <w:r w:rsidR="0054225C" w:rsidRPr="00601777">
        <w:t>The</w:t>
      </w:r>
      <w:r w:rsidR="00E1799A" w:rsidRPr="00601777">
        <w:t>se</w:t>
      </w:r>
      <w:r w:rsidR="0054225C" w:rsidRPr="00601777">
        <w:t xml:space="preserve"> </w:t>
      </w:r>
      <w:r w:rsidR="00310A0F" w:rsidRPr="00601777">
        <w:t>analyses were performed using IBM SPSS 22</w:t>
      </w:r>
      <w:r w:rsidR="00134E76" w:rsidRPr="00601777">
        <w:t>.0</w:t>
      </w:r>
      <w:r w:rsidR="00310A0F" w:rsidRPr="00601777">
        <w:t xml:space="preserve">. </w:t>
      </w:r>
      <w:r w:rsidR="009848EC" w:rsidRPr="00601777">
        <w:t xml:space="preserve">To examine the potential mechanisms between bullying </w:t>
      </w:r>
      <w:r w:rsidR="006079B4" w:rsidRPr="00601777">
        <w:t xml:space="preserve">role </w:t>
      </w:r>
      <w:r w:rsidR="009848EC" w:rsidRPr="00601777">
        <w:t xml:space="preserve">and </w:t>
      </w:r>
      <w:r w:rsidR="006079B4" w:rsidRPr="00601777">
        <w:t xml:space="preserve">desire for </w:t>
      </w:r>
      <w:r w:rsidR="009848EC" w:rsidRPr="00601777">
        <w:t>cosmetic surgery</w:t>
      </w:r>
      <w:r w:rsidR="007E20FC" w:rsidRPr="00601777">
        <w:t>,</w:t>
      </w:r>
      <w:r w:rsidR="009848EC" w:rsidRPr="00601777">
        <w:t xml:space="preserve"> </w:t>
      </w:r>
      <w:r w:rsidR="00640855" w:rsidRPr="00601777">
        <w:t>path analyse</w:t>
      </w:r>
      <w:r w:rsidR="0071717B" w:rsidRPr="00601777">
        <w:t xml:space="preserve">s </w:t>
      </w:r>
      <w:r w:rsidR="00640855" w:rsidRPr="00601777">
        <w:t>were</w:t>
      </w:r>
      <w:r w:rsidR="00D41720" w:rsidRPr="00601777">
        <w:t xml:space="preserve"> </w:t>
      </w:r>
      <w:r w:rsidR="003F6FC7" w:rsidRPr="00601777">
        <w:t>performed in</w:t>
      </w:r>
      <w:r w:rsidR="00D41720" w:rsidRPr="00601777">
        <w:rPr>
          <w:lang w:val="en-US"/>
        </w:rPr>
        <w:t xml:space="preserve"> Mplus</w:t>
      </w:r>
      <w:r w:rsidR="00D41720" w:rsidRPr="00601777">
        <w:t xml:space="preserve"> </w:t>
      </w:r>
      <w:r w:rsidR="00005BA7" w:rsidRPr="00601777">
        <w:t>version 7.4</w:t>
      </w:r>
      <w:r w:rsidR="00191403" w:rsidRPr="00601777">
        <w:t xml:space="preserve"> using </w:t>
      </w:r>
      <w:r w:rsidR="00771C04" w:rsidRPr="00601777">
        <w:t>full information maximum lik</w:t>
      </w:r>
      <w:r w:rsidR="002110E5" w:rsidRPr="00601777">
        <w:t>elihood</w:t>
      </w:r>
      <w:r w:rsidR="00771C04" w:rsidRPr="00601777">
        <w:t>, which can handle missing data</w:t>
      </w:r>
      <w:r w:rsidR="00FD6A55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Muthén&lt;/Author&gt;&lt;Year&gt;1998-2015&lt;/Year&gt;&lt;RecNum&gt;802&lt;/RecNum&gt;&lt;IDText&gt;Mplus User&amp;apos;s Guide&lt;/IDText&gt;&lt;DisplayText&gt;&lt;style face="superscript"&gt;(54)&lt;/style&gt;&lt;/DisplayText&gt;&lt;record&gt;&lt;rec-number&gt;802&lt;/rec-number&gt;&lt;foreign-keys&gt;&lt;key app="EN" db-id="w090evv90fee06efxr1xrp2oe5vsra5wwt9z" timestamp="1466423604"&gt;802&lt;/key&gt;&lt;/foreign-keys&gt;&lt;ref-type name="Book"&gt;6&lt;/ref-type&gt;&lt;contributors&gt;&lt;authors&gt;&lt;author&gt;Muthén, L.K.&lt;/author&gt;&lt;author&gt;Muthén, B.O.&lt;/author&gt;&lt;/authors&gt;&lt;/contributors&gt;&lt;titles&gt;&lt;title&gt;Mplus User&amp;apos;s Guide&lt;/title&gt;&lt;/titles&gt;&lt;edition&gt;Seventh Edition&lt;/edition&gt;&lt;dates&gt;&lt;year&gt;1998-2015&lt;/year&gt;&lt;/dates&gt;&lt;publisher&gt;Los Angeles, CA: Muthén &amp;amp; Muthén&lt;/publisher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4" w:tooltip="Muthén, 1998-2015 #802" w:history="1">
        <w:r w:rsidR="00422FAF" w:rsidRPr="00601777">
          <w:rPr>
            <w:noProof/>
            <w:vertAlign w:val="superscript"/>
          </w:rPr>
          <w:t>54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3F6FC7" w:rsidRPr="00601777">
        <w:t xml:space="preserve"> </w:t>
      </w:r>
      <w:r w:rsidR="00494E15" w:rsidRPr="00601777">
        <w:t>W</w:t>
      </w:r>
      <w:r w:rsidR="009848EC" w:rsidRPr="00601777">
        <w:t xml:space="preserve">e </w:t>
      </w:r>
      <w:r w:rsidR="00494E15" w:rsidRPr="00601777">
        <w:t xml:space="preserve">first </w:t>
      </w:r>
      <w:r w:rsidR="009848EC" w:rsidRPr="00601777">
        <w:t xml:space="preserve">estimated </w:t>
      </w:r>
      <w:r w:rsidR="003F6FC7" w:rsidRPr="00601777">
        <w:t>the psychological functioning variable using</w:t>
      </w:r>
      <w:r w:rsidR="00A510DD" w:rsidRPr="00601777">
        <w:t xml:space="preserve"> the </w:t>
      </w:r>
      <w:r w:rsidR="00A87DFE" w:rsidRPr="00601777">
        <w:t xml:space="preserve">scale scores of </w:t>
      </w:r>
      <w:r w:rsidR="003F6FC7" w:rsidRPr="00601777">
        <w:t>self-esteem, body esteem and emotional</w:t>
      </w:r>
      <w:r w:rsidR="00A510DD" w:rsidRPr="00601777">
        <w:t xml:space="preserve"> problems</w:t>
      </w:r>
      <w:r w:rsidR="00A87DFE" w:rsidRPr="00601777">
        <w:t xml:space="preserve"> (reverse scored)</w:t>
      </w:r>
      <w:r w:rsidR="00BF0812" w:rsidRPr="00601777">
        <w:t>.</w:t>
      </w:r>
      <w:r w:rsidR="009848EC" w:rsidRPr="00601777">
        <w:t xml:space="preserve"> </w:t>
      </w:r>
      <w:r w:rsidR="00494E15" w:rsidRPr="00601777">
        <w:t>D</w:t>
      </w:r>
      <w:r w:rsidR="0054225C" w:rsidRPr="00601777">
        <w:t>ummy variables were created (e.g. uninvolved=</w:t>
      </w:r>
      <w:r w:rsidR="00FD6A55" w:rsidRPr="00601777">
        <w:t>0, victim</w:t>
      </w:r>
      <w:r w:rsidR="0054225C" w:rsidRPr="00601777">
        <w:t xml:space="preserve">=1) </w:t>
      </w:r>
      <w:r w:rsidR="00E1799A" w:rsidRPr="00601777">
        <w:t>to</w:t>
      </w:r>
      <w:r w:rsidR="0054225C" w:rsidRPr="00601777">
        <w:t xml:space="preserve"> </w:t>
      </w:r>
      <w:r w:rsidR="009848EC" w:rsidRPr="00601777">
        <w:t>exa</w:t>
      </w:r>
      <w:r w:rsidR="00E1799A" w:rsidRPr="00601777">
        <w:t>mine</w:t>
      </w:r>
      <w:r w:rsidR="009848EC" w:rsidRPr="00601777">
        <w:t xml:space="preserve"> t</w:t>
      </w:r>
      <w:r w:rsidR="003F6FC7" w:rsidRPr="00601777">
        <w:t>he d</w:t>
      </w:r>
      <w:r w:rsidR="0071717B" w:rsidRPr="00601777">
        <w:t xml:space="preserve">irect </w:t>
      </w:r>
      <w:r w:rsidR="003E090B" w:rsidRPr="00601777">
        <w:t xml:space="preserve">effect </w:t>
      </w:r>
      <w:r w:rsidR="003F6FC7" w:rsidRPr="00601777">
        <w:t xml:space="preserve">of </w:t>
      </w:r>
      <w:r w:rsidR="00E1799A" w:rsidRPr="00601777">
        <w:t xml:space="preserve">each </w:t>
      </w:r>
      <w:r w:rsidR="003F6FC7" w:rsidRPr="00601777">
        <w:t xml:space="preserve">bullying role on </w:t>
      </w:r>
      <w:r w:rsidR="007E20FC" w:rsidRPr="00601777">
        <w:t xml:space="preserve">desire for </w:t>
      </w:r>
      <w:r w:rsidR="003F6FC7" w:rsidRPr="00601777">
        <w:t xml:space="preserve">cosmetic surgery </w:t>
      </w:r>
      <w:r w:rsidR="0071717B" w:rsidRPr="00601777">
        <w:t xml:space="preserve">and </w:t>
      </w:r>
      <w:r w:rsidR="003F6FC7" w:rsidRPr="00601777">
        <w:t xml:space="preserve">the </w:t>
      </w:r>
      <w:r w:rsidR="0071717B" w:rsidRPr="00601777">
        <w:t>indirect</w:t>
      </w:r>
      <w:r w:rsidR="00652557" w:rsidRPr="00601777">
        <w:t xml:space="preserve"> (mediated)</w:t>
      </w:r>
      <w:r w:rsidR="003F6FC7" w:rsidRPr="00601777">
        <w:t xml:space="preserve"> effect</w:t>
      </w:r>
      <w:r w:rsidR="0071717B" w:rsidRPr="00601777">
        <w:t xml:space="preserve"> </w:t>
      </w:r>
      <w:r w:rsidR="003F6FC7" w:rsidRPr="00601777">
        <w:t>via</w:t>
      </w:r>
      <w:r w:rsidR="00310A0F" w:rsidRPr="00601777">
        <w:t xml:space="preserve"> </w:t>
      </w:r>
      <w:r w:rsidR="0071717B" w:rsidRPr="00601777">
        <w:t xml:space="preserve">psychological </w:t>
      </w:r>
      <w:r w:rsidR="007B5328" w:rsidRPr="00601777">
        <w:t>functioning</w:t>
      </w:r>
      <w:r w:rsidR="003F6FC7" w:rsidRPr="00601777">
        <w:t>.</w:t>
      </w:r>
      <w:r w:rsidR="007E20FC" w:rsidRPr="00601777">
        <w:t xml:space="preserve"> </w:t>
      </w:r>
      <w:r w:rsidR="00E1799A" w:rsidRPr="00601777">
        <w:t>P</w:t>
      </w:r>
      <w:r w:rsidR="00640855" w:rsidRPr="00601777">
        <w:t>aths</w:t>
      </w:r>
      <w:r w:rsidR="0054225C" w:rsidRPr="00601777">
        <w:t xml:space="preserve"> </w:t>
      </w:r>
      <w:r w:rsidR="00AB258F" w:rsidRPr="00601777">
        <w:t>adjusted for covariates</w:t>
      </w:r>
      <w:r w:rsidR="00E1799A" w:rsidRPr="00601777">
        <w:t xml:space="preserve"> were computed </w:t>
      </w:r>
      <w:r w:rsidR="00494E15" w:rsidRPr="00601777">
        <w:t xml:space="preserve">for each bullying role </w:t>
      </w:r>
      <w:r w:rsidR="001E24E4" w:rsidRPr="00601777">
        <w:t xml:space="preserve">separately. </w:t>
      </w:r>
      <w:r w:rsidR="0015797C" w:rsidRPr="00601777">
        <w:t xml:space="preserve">To assess model fit, </w:t>
      </w:r>
      <w:r w:rsidR="00A65531" w:rsidRPr="00601777">
        <w:t xml:space="preserve">the </w:t>
      </w:r>
      <w:r w:rsidR="0015797C" w:rsidRPr="00601777">
        <w:t>root-mean square</w:t>
      </w:r>
      <w:r w:rsidR="003F6FC7" w:rsidRPr="00601777">
        <w:t xml:space="preserve"> error of approximation (RMSEA), </w:t>
      </w:r>
      <w:r w:rsidR="0015797C" w:rsidRPr="00601777">
        <w:t>the Comparative Fit Index (CFI)</w:t>
      </w:r>
      <w:r w:rsidR="003F6FC7" w:rsidRPr="00601777">
        <w:t xml:space="preserve"> and the </w:t>
      </w:r>
      <w:r w:rsidR="0054225C" w:rsidRPr="00601777">
        <w:t>Tucker-Lewis index</w:t>
      </w:r>
      <w:r w:rsidR="00371FB0" w:rsidRPr="00601777">
        <w:t xml:space="preserve"> </w:t>
      </w:r>
      <w:r w:rsidR="003F6FC7" w:rsidRPr="00601777">
        <w:t>(</w:t>
      </w:r>
      <w:r w:rsidR="0054225C" w:rsidRPr="00601777">
        <w:t>TLI</w:t>
      </w:r>
      <w:r w:rsidR="003F6FC7" w:rsidRPr="00601777">
        <w:t>)</w:t>
      </w:r>
      <w:r w:rsidR="0015797C" w:rsidRPr="00601777">
        <w:t xml:space="preserve"> were u</w:t>
      </w:r>
      <w:r w:rsidR="00EA01E1" w:rsidRPr="00601777">
        <w:t xml:space="preserve">sed. </w:t>
      </w:r>
      <w:r w:rsidR="008871A7" w:rsidRPr="00601777">
        <w:t>RMSEA values less than</w:t>
      </w:r>
      <w:r w:rsidR="0094467B" w:rsidRPr="00601777">
        <w:t xml:space="preserve"> 0.06 and</w:t>
      </w:r>
      <w:r w:rsidR="008871A7" w:rsidRPr="00601777">
        <w:t xml:space="preserve"> </w:t>
      </w:r>
      <w:r w:rsidR="0015797C" w:rsidRPr="00601777">
        <w:t xml:space="preserve">CFI </w:t>
      </w:r>
      <w:r w:rsidR="0054225C" w:rsidRPr="00601777">
        <w:t xml:space="preserve">and TLI </w:t>
      </w:r>
      <w:r w:rsidR="0015797C" w:rsidRPr="00601777">
        <w:t>values greate</w:t>
      </w:r>
      <w:r w:rsidR="0054225C" w:rsidRPr="00601777">
        <w:t>r than 0.90</w:t>
      </w:r>
      <w:r w:rsidR="008871A7" w:rsidRPr="00601777">
        <w:t xml:space="preserve"> </w:t>
      </w:r>
      <w:r w:rsidR="0015797C" w:rsidRPr="00601777">
        <w:t>indicate a</w:t>
      </w:r>
      <w:r w:rsidR="0054225C" w:rsidRPr="00601777">
        <w:t>n acceptable</w:t>
      </w:r>
      <w:r w:rsidR="0015797C" w:rsidRPr="00601777">
        <w:t xml:space="preserve"> model</w:t>
      </w:r>
      <w:r w:rsidR="0054225C" w:rsidRPr="00601777">
        <w:t>.</w:t>
      </w:r>
      <w:r w:rsidR="000C23DF" w:rsidRPr="00601777">
        <w:fldChar w:fldCharType="begin">
          <w:fldData xml:space="preserve">PEVuZE5vdGU+PENpdGU+PEF1dGhvcj5Ib29wZXI8L0F1dGhvcj48WWVhcj4yMDA4PC9ZZWFyPjxS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Ib29wZXI8L0F1dGhvcj48WWVhcj4yMDA4PC9ZZWFyPjxS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5" w:tooltip="Hooper, 2008 #803" w:history="1">
        <w:r w:rsidR="00422FAF" w:rsidRPr="00601777">
          <w:rPr>
            <w:noProof/>
            <w:vertAlign w:val="superscript"/>
          </w:rPr>
          <w:t>55-57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15797C" w:rsidRPr="00601777">
        <w:t xml:space="preserve"> </w:t>
      </w:r>
      <w:r w:rsidR="00C9578F" w:rsidRPr="00601777">
        <w:t xml:space="preserve">Model results are </w:t>
      </w:r>
      <w:r w:rsidR="00134E76" w:rsidRPr="00601777">
        <w:t>expressed</w:t>
      </w:r>
      <w:r w:rsidR="0051142E" w:rsidRPr="00601777">
        <w:t xml:space="preserve"> as standardiz</w:t>
      </w:r>
      <w:r w:rsidR="00C9578F" w:rsidRPr="00601777">
        <w:t>ed</w:t>
      </w:r>
      <w:r w:rsidR="00E803DC" w:rsidRPr="00601777">
        <w:t xml:space="preserve"> regression</w:t>
      </w:r>
      <w:r w:rsidR="00C9578F" w:rsidRPr="00601777">
        <w:t xml:space="preserve"> coefficients</w:t>
      </w:r>
      <w:r w:rsidR="00134E76" w:rsidRPr="00601777">
        <w:t xml:space="preserve"> (β)</w:t>
      </w:r>
      <w:r w:rsidR="001E24E4" w:rsidRPr="00601777">
        <w:t>.</w:t>
      </w:r>
    </w:p>
    <w:p w14:paraId="7C3C7C01" w14:textId="77777777" w:rsidR="00E67811" w:rsidRPr="00601777" w:rsidRDefault="00E67811" w:rsidP="00FF0637">
      <w:pPr>
        <w:pStyle w:val="Heading1"/>
        <w:spacing w:before="0" w:line="480" w:lineRule="auto"/>
      </w:pPr>
      <w:r w:rsidRPr="00601777">
        <w:t>Results</w:t>
      </w:r>
    </w:p>
    <w:p w14:paraId="34AD2829" w14:textId="3525BEE4" w:rsidR="00553A4A" w:rsidRPr="00601777" w:rsidRDefault="00553A4A" w:rsidP="00FF0637">
      <w:pPr>
        <w:pStyle w:val="Heading2"/>
        <w:spacing w:before="0" w:after="240" w:line="480" w:lineRule="auto"/>
      </w:pPr>
      <w:r w:rsidRPr="00601777">
        <w:t xml:space="preserve">Missing and descriptive data </w:t>
      </w:r>
    </w:p>
    <w:p w14:paraId="48C8A24B" w14:textId="6D03BC63" w:rsidR="00553A4A" w:rsidRPr="00601777" w:rsidRDefault="0004088E" w:rsidP="00FF0637">
      <w:pPr>
        <w:spacing w:after="240" w:line="480" w:lineRule="auto"/>
      </w:pPr>
      <w:r w:rsidRPr="00601777">
        <w:t>Missing data on desire for cosmetic surgery</w:t>
      </w:r>
      <w:r w:rsidR="00A33782" w:rsidRPr="00601777">
        <w:t xml:space="preserve"> </w:t>
      </w:r>
      <w:r w:rsidRPr="00601777">
        <w:t>(2.5%) and</w:t>
      </w:r>
      <w:r w:rsidR="00A33782" w:rsidRPr="00601777">
        <w:t xml:space="preserve"> the</w:t>
      </w:r>
      <w:r w:rsidRPr="00601777">
        <w:t xml:space="preserve"> covariates (1.1%) were low. Missing data</w:t>
      </w:r>
      <w:r w:rsidR="00494E15" w:rsidRPr="00601777">
        <w:t xml:space="preserve"> </w:t>
      </w:r>
      <w:r w:rsidR="00691F2C" w:rsidRPr="00601777">
        <w:t xml:space="preserve">was </w:t>
      </w:r>
      <w:r w:rsidR="00EA3E8A" w:rsidRPr="00601777">
        <w:t xml:space="preserve">highest on the </w:t>
      </w:r>
      <w:r w:rsidR="009F080B" w:rsidRPr="00601777">
        <w:t xml:space="preserve">body-esteem </w:t>
      </w:r>
      <w:r w:rsidR="00A510DD" w:rsidRPr="00601777">
        <w:t>scale</w:t>
      </w:r>
      <w:r w:rsidR="00494E15" w:rsidRPr="00601777">
        <w:t xml:space="preserve"> (15.4%)</w:t>
      </w:r>
      <w:r w:rsidR="00DB586F" w:rsidRPr="00601777">
        <w:t xml:space="preserve"> (table 3</w:t>
      </w:r>
      <w:r w:rsidR="00A510DD" w:rsidRPr="00601777">
        <w:t>)</w:t>
      </w:r>
      <w:r w:rsidRPr="00601777">
        <w:t xml:space="preserve"> and </w:t>
      </w:r>
      <w:r w:rsidR="00A510DD" w:rsidRPr="00601777">
        <w:t xml:space="preserve">was related to age </w:t>
      </w:r>
      <w:r w:rsidR="0094467B" w:rsidRPr="00601777">
        <w:t>(odds ratio</w:t>
      </w:r>
      <w:r w:rsidR="002E299D" w:rsidRPr="00601777">
        <w:t xml:space="preserve"> (OR)</w:t>
      </w:r>
      <w:r w:rsidR="0094467B" w:rsidRPr="00601777">
        <w:t xml:space="preserve"> </w:t>
      </w:r>
      <w:r w:rsidR="00553A4A" w:rsidRPr="00601777">
        <w:t>=</w:t>
      </w:r>
      <w:r w:rsidR="0094467B" w:rsidRPr="00601777">
        <w:t xml:space="preserve"> </w:t>
      </w:r>
      <w:r w:rsidR="00553A4A" w:rsidRPr="00601777">
        <w:t xml:space="preserve">0.88, </w:t>
      </w:r>
      <w:r w:rsidR="00A80D6E" w:rsidRPr="00601777">
        <w:t>95% confidence interval (</w:t>
      </w:r>
      <w:r w:rsidR="0094467B" w:rsidRPr="00601777">
        <w:t xml:space="preserve">95% </w:t>
      </w:r>
      <w:r w:rsidR="00553A4A" w:rsidRPr="00601777">
        <w:t>CI</w:t>
      </w:r>
      <w:r w:rsidR="00E227CD" w:rsidRPr="00601777">
        <w:t xml:space="preserve">) </w:t>
      </w:r>
      <w:r w:rsidR="00553A4A" w:rsidRPr="00601777">
        <w:t>=</w:t>
      </w:r>
      <w:r w:rsidR="0094467B" w:rsidRPr="00601777">
        <w:t xml:space="preserve"> </w:t>
      </w:r>
      <w:r w:rsidR="00553A4A" w:rsidRPr="00601777">
        <w:t>0.</w:t>
      </w:r>
      <w:r w:rsidR="00157D5D" w:rsidRPr="00601777">
        <w:t>79</w:t>
      </w:r>
      <w:r w:rsidR="00E227CD" w:rsidRPr="00601777">
        <w:t xml:space="preserve"> to</w:t>
      </w:r>
      <w:r w:rsidR="00553A4A" w:rsidRPr="00601777">
        <w:t xml:space="preserve"> 0.99, p=.034); the odds of missing data was lower in older </w:t>
      </w:r>
      <w:r w:rsidR="00251C0A" w:rsidRPr="00601777">
        <w:t>adolescents</w:t>
      </w:r>
      <w:r w:rsidR="00553A4A" w:rsidRPr="00601777">
        <w:t>.</w:t>
      </w:r>
    </w:p>
    <w:p w14:paraId="079B209B" w14:textId="24DCCFCB" w:rsidR="00F51B29" w:rsidRPr="00601777" w:rsidRDefault="00553A4A" w:rsidP="00FF0637">
      <w:pPr>
        <w:spacing w:after="240" w:line="480" w:lineRule="auto"/>
      </w:pPr>
      <w:r w:rsidRPr="00601777">
        <w:lastRenderedPageBreak/>
        <w:t xml:space="preserve">Descriptive data for </w:t>
      </w:r>
      <w:r w:rsidR="00EC29D7" w:rsidRPr="00601777">
        <w:t>each</w:t>
      </w:r>
      <w:r w:rsidR="00EA01E1" w:rsidRPr="00601777">
        <w:t xml:space="preserve"> </w:t>
      </w:r>
      <w:r w:rsidR="009F080B" w:rsidRPr="00601777">
        <w:t>bullying role</w:t>
      </w:r>
      <w:r w:rsidR="00DB586F" w:rsidRPr="00601777">
        <w:t xml:space="preserve"> are reported in table 3</w:t>
      </w:r>
      <w:r w:rsidRPr="00601777">
        <w:t xml:space="preserve">. </w:t>
      </w:r>
      <w:r w:rsidR="00DE21F3" w:rsidRPr="00601777">
        <w:t>The majority of the sam</w:t>
      </w:r>
      <w:r w:rsidR="00942014" w:rsidRPr="00601777">
        <w:t>ple were bully-victims (39.1</w:t>
      </w:r>
      <w:r w:rsidR="00EA01E1" w:rsidRPr="00601777">
        <w:t xml:space="preserve">%) and </w:t>
      </w:r>
      <w:r w:rsidR="00B42C1D" w:rsidRPr="00601777">
        <w:t xml:space="preserve">victims </w:t>
      </w:r>
      <w:r w:rsidR="00DE21F3" w:rsidRPr="00601777">
        <w:t xml:space="preserve">were </w:t>
      </w:r>
      <w:r w:rsidR="00494E15" w:rsidRPr="00601777">
        <w:t>most</w:t>
      </w:r>
      <w:r w:rsidR="00DE21F3" w:rsidRPr="00601777">
        <w:t xml:space="preserve"> likely to be </w:t>
      </w:r>
      <w:r w:rsidR="00B42C1D" w:rsidRPr="00601777">
        <w:t xml:space="preserve">girls </w:t>
      </w:r>
      <w:r w:rsidR="00EC29D7" w:rsidRPr="00601777">
        <w:t>(67.6</w:t>
      </w:r>
      <w:r w:rsidR="00DE21F3" w:rsidRPr="00601777">
        <w:t>%).</w:t>
      </w:r>
      <w:r w:rsidR="00B426D2" w:rsidRPr="00601777">
        <w:t xml:space="preserve"> </w:t>
      </w:r>
      <w:r w:rsidR="009F080B" w:rsidRPr="00601777">
        <w:t xml:space="preserve">Victims and bully-victims had significantly poorer </w:t>
      </w:r>
      <w:r w:rsidR="009A3595" w:rsidRPr="00601777">
        <w:t xml:space="preserve">psychological functioning than bullies and uninvolved adolescents. Victims had the lowest </w:t>
      </w:r>
      <w:r w:rsidR="009F080B" w:rsidRPr="00601777">
        <w:t xml:space="preserve">body esteem, self-esteem and had </w:t>
      </w:r>
      <w:r w:rsidR="009A3595" w:rsidRPr="00601777">
        <w:t xml:space="preserve">the </w:t>
      </w:r>
      <w:r w:rsidR="005279F0" w:rsidRPr="00601777">
        <w:t xml:space="preserve">highest </w:t>
      </w:r>
      <w:r w:rsidR="009F080B" w:rsidRPr="00601777">
        <w:t>emotional problem</w:t>
      </w:r>
      <w:r w:rsidR="005279F0" w:rsidRPr="00601777">
        <w:t xml:space="preserve"> score</w:t>
      </w:r>
      <w:r w:rsidR="009F080B" w:rsidRPr="00601777">
        <w:t>s</w:t>
      </w:r>
      <w:r w:rsidR="00617A97" w:rsidRPr="00601777">
        <w:t xml:space="preserve">. </w:t>
      </w:r>
      <w:r w:rsidR="007C3A79" w:rsidRPr="00601777">
        <w:t>Overall,</w:t>
      </w:r>
      <w:r w:rsidR="006C6126" w:rsidRPr="00601777">
        <w:t xml:space="preserve"> mean</w:t>
      </w:r>
      <w:r w:rsidR="002D7068" w:rsidRPr="00601777">
        <w:t xml:space="preserve"> interest in cosmetic surgery </w:t>
      </w:r>
      <w:r w:rsidR="006C6126" w:rsidRPr="00601777">
        <w:t xml:space="preserve">was low </w:t>
      </w:r>
      <w:r w:rsidR="00EC29D7" w:rsidRPr="00601777">
        <w:t>(M=1.79</w:t>
      </w:r>
      <w:r w:rsidR="007C3A79" w:rsidRPr="00601777">
        <w:t>, SD=1.06</w:t>
      </w:r>
      <w:r w:rsidR="00CC5F91" w:rsidRPr="00601777">
        <w:t>, range 1-5</w:t>
      </w:r>
      <w:r w:rsidR="007C3A79" w:rsidRPr="00601777">
        <w:t>)</w:t>
      </w:r>
      <w:r w:rsidR="008D12EB" w:rsidRPr="00601777">
        <w:t>.</w:t>
      </w:r>
    </w:p>
    <w:p w14:paraId="6956205F" w14:textId="77777777" w:rsidR="009A3595" w:rsidRPr="00601777" w:rsidRDefault="009A3595" w:rsidP="00FF0637">
      <w:pPr>
        <w:spacing w:line="480" w:lineRule="auto"/>
      </w:pPr>
    </w:p>
    <w:p w14:paraId="1BC463FF" w14:textId="2338A9DA" w:rsidR="002E299D" w:rsidRPr="00601777" w:rsidRDefault="002E299D" w:rsidP="00FF0637">
      <w:pPr>
        <w:spacing w:after="240" w:line="480" w:lineRule="auto"/>
        <w:rPr>
          <w:rFonts w:asciiTheme="majorHAnsi" w:eastAsiaTheme="majorEastAsia" w:hAnsiTheme="majorHAnsi" w:cstheme="majorBidi"/>
          <w:sz w:val="24"/>
          <w:szCs w:val="26"/>
        </w:rPr>
      </w:pPr>
      <w:r w:rsidRPr="00601777">
        <w:rPr>
          <w:rFonts w:asciiTheme="majorHAnsi" w:eastAsiaTheme="majorEastAsia" w:hAnsiTheme="majorHAnsi" w:cstheme="majorBidi"/>
          <w:sz w:val="24"/>
          <w:szCs w:val="26"/>
        </w:rPr>
        <w:t xml:space="preserve">Do adolescents in all bullying roles have a greater desire for cosmetic surgery than adolescents uninvolved in bullying? </w:t>
      </w:r>
    </w:p>
    <w:p w14:paraId="4025929B" w14:textId="3D5E7179" w:rsidR="00270D89" w:rsidRPr="00601777" w:rsidRDefault="000A7B0D" w:rsidP="00FF0637">
      <w:pPr>
        <w:spacing w:after="240" w:line="480" w:lineRule="auto"/>
      </w:pPr>
      <w:r w:rsidRPr="00601777">
        <w:t>Bullies, v</w:t>
      </w:r>
      <w:r w:rsidR="00270D89" w:rsidRPr="00601777">
        <w:t xml:space="preserve">ictims and bully-victims were significantly more interested in cosmetic surgery </w:t>
      </w:r>
      <w:r w:rsidRPr="00601777">
        <w:t xml:space="preserve">than uninvolved </w:t>
      </w:r>
      <w:r w:rsidR="000D15E4" w:rsidRPr="00601777">
        <w:t>adolescents</w:t>
      </w:r>
      <w:r w:rsidR="00270D89" w:rsidRPr="00601777">
        <w:t xml:space="preserve">. In the </w:t>
      </w:r>
      <w:r w:rsidR="00494E15" w:rsidRPr="00601777">
        <w:t>unadjusted model</w:t>
      </w:r>
      <w:r w:rsidR="00035FF3" w:rsidRPr="00601777">
        <w:t xml:space="preserve"> (ANOVA)</w:t>
      </w:r>
      <w:r w:rsidR="00270D89" w:rsidRPr="00601777">
        <w:t xml:space="preserve">, bullying role significantly predicted </w:t>
      </w:r>
      <w:r w:rsidR="00A510DD" w:rsidRPr="00601777">
        <w:t>desire for</w:t>
      </w:r>
      <w:r w:rsidR="00B959A0" w:rsidRPr="00601777">
        <w:t xml:space="preserve"> cosmetic surgery (F(3,748</w:t>
      </w:r>
      <w:r w:rsidR="005653BA" w:rsidRPr="00601777">
        <w:t>) = 17</w:t>
      </w:r>
      <w:r w:rsidR="00270D89" w:rsidRPr="00601777">
        <w:t>.</w:t>
      </w:r>
      <w:r w:rsidR="00B959A0" w:rsidRPr="00601777">
        <w:t>5</w:t>
      </w:r>
      <w:r w:rsidR="005653BA" w:rsidRPr="00601777">
        <w:t>7</w:t>
      </w:r>
      <w:r w:rsidR="00270D89" w:rsidRPr="00601777">
        <w:t>, p&lt;.0</w:t>
      </w:r>
      <w:r w:rsidR="009A601A" w:rsidRPr="00601777">
        <w:t>0</w:t>
      </w:r>
      <w:r w:rsidR="00270D89" w:rsidRPr="00601777">
        <w:t>1)</w:t>
      </w:r>
      <w:r w:rsidR="00DB586F" w:rsidRPr="00601777">
        <w:t xml:space="preserve"> (see table 3</w:t>
      </w:r>
      <w:r w:rsidR="005653BA" w:rsidRPr="00601777">
        <w:t xml:space="preserve"> for means and </w:t>
      </w:r>
      <w:r w:rsidR="004C2016" w:rsidRPr="00601777">
        <w:t>standard errors</w:t>
      </w:r>
      <w:r w:rsidR="009A601A" w:rsidRPr="00601777">
        <w:t>)</w:t>
      </w:r>
      <w:r w:rsidR="00961C8B" w:rsidRPr="00601777">
        <w:t xml:space="preserve">. </w:t>
      </w:r>
      <w:r w:rsidR="00035FF3" w:rsidRPr="00601777">
        <w:t xml:space="preserve">In the adjusted model </w:t>
      </w:r>
      <w:r w:rsidR="00B959A0" w:rsidRPr="00601777">
        <w:t>(ANCOVA), bullying role (F(3,738</w:t>
      </w:r>
      <w:r w:rsidR="00035FF3" w:rsidRPr="00601777">
        <w:t>) = 16.</w:t>
      </w:r>
      <w:r w:rsidR="00A942B1" w:rsidRPr="00601777">
        <w:t>99</w:t>
      </w:r>
      <w:r w:rsidR="00035FF3" w:rsidRPr="00601777">
        <w:t>, p&lt;.0</w:t>
      </w:r>
      <w:r w:rsidR="009A601A" w:rsidRPr="00601777">
        <w:t>0</w:t>
      </w:r>
      <w:r w:rsidR="00035FF3" w:rsidRPr="00601777">
        <w:t>1)</w:t>
      </w:r>
      <w:r w:rsidR="00B959A0" w:rsidRPr="00601777">
        <w:t>, sex (F(1,738</w:t>
      </w:r>
      <w:r w:rsidR="009A601A" w:rsidRPr="00601777">
        <w:t>) = 2</w:t>
      </w:r>
      <w:r w:rsidR="00035FF3" w:rsidRPr="00601777">
        <w:t>8.</w:t>
      </w:r>
      <w:r w:rsidR="00A942B1" w:rsidRPr="00601777">
        <w:t>46</w:t>
      </w:r>
      <w:r w:rsidR="00035FF3" w:rsidRPr="00601777">
        <w:t>, p&lt;.0</w:t>
      </w:r>
      <w:r w:rsidR="009A601A" w:rsidRPr="00601777">
        <w:t>0</w:t>
      </w:r>
      <w:r w:rsidR="00035FF3" w:rsidRPr="00601777">
        <w:t>1)</w:t>
      </w:r>
      <w:r w:rsidR="001248D3" w:rsidRPr="00601777">
        <w:t xml:space="preserve">, </w:t>
      </w:r>
      <w:r w:rsidR="00B959A0" w:rsidRPr="00601777">
        <w:t>age (F(1,738</w:t>
      </w:r>
      <w:r w:rsidR="009A601A" w:rsidRPr="00601777">
        <w:t>) = 16.</w:t>
      </w:r>
      <w:r w:rsidR="00A942B1" w:rsidRPr="00601777">
        <w:t>61</w:t>
      </w:r>
      <w:r w:rsidR="009A601A" w:rsidRPr="00601777">
        <w:t>, p&lt;.001)</w:t>
      </w:r>
      <w:r w:rsidR="001248D3" w:rsidRPr="00601777">
        <w:t xml:space="preserve"> and parent education (F(1,738) = 3.87, p&lt;.049)</w:t>
      </w:r>
      <w:r w:rsidR="00530E6A" w:rsidRPr="00601777">
        <w:t xml:space="preserve"> were significant</w:t>
      </w:r>
      <w:r w:rsidR="009A601A" w:rsidRPr="00601777">
        <w:t>. D</w:t>
      </w:r>
      <w:r w:rsidR="00494E15" w:rsidRPr="00601777">
        <w:t>esire for</w:t>
      </w:r>
      <w:r w:rsidR="00270D89" w:rsidRPr="00601777">
        <w:t xml:space="preserve"> cosmetic surgery was </w:t>
      </w:r>
      <w:r w:rsidR="009A601A" w:rsidRPr="00601777">
        <w:t>highest in victims</w:t>
      </w:r>
      <w:r w:rsidR="00942014" w:rsidRPr="00601777">
        <w:t xml:space="preserve"> (table 3)</w:t>
      </w:r>
      <w:r w:rsidR="009A601A" w:rsidRPr="00601777">
        <w:t xml:space="preserve">, </w:t>
      </w:r>
      <w:r w:rsidR="00270D89" w:rsidRPr="00601777">
        <w:t>in girls</w:t>
      </w:r>
      <w:r w:rsidR="00691F2C" w:rsidRPr="00601777">
        <w:t xml:space="preserve"> (M = 1.98, SD = 1.16) </w:t>
      </w:r>
      <w:r w:rsidR="00942014" w:rsidRPr="00601777">
        <w:t xml:space="preserve">compared to </w:t>
      </w:r>
      <w:r w:rsidR="00691F2C" w:rsidRPr="00601777">
        <w:t xml:space="preserve">boys (M = 1.56, SD = 0.89) </w:t>
      </w:r>
      <w:r w:rsidR="00270D89" w:rsidRPr="00601777">
        <w:t xml:space="preserve">and </w:t>
      </w:r>
      <w:r w:rsidR="00691F2C" w:rsidRPr="00601777">
        <w:t xml:space="preserve">increased </w:t>
      </w:r>
      <w:r w:rsidR="004C06DD" w:rsidRPr="00601777">
        <w:t>as</w:t>
      </w:r>
      <w:r w:rsidR="00691F2C" w:rsidRPr="00601777">
        <w:t xml:space="preserve"> age</w:t>
      </w:r>
      <w:r w:rsidR="004C06DD" w:rsidRPr="00601777">
        <w:t xml:space="preserve"> increased (β=.11) and as parent education decreased (β=-.16)</w:t>
      </w:r>
      <w:r w:rsidR="00270D89" w:rsidRPr="00601777">
        <w:t xml:space="preserve">. </w:t>
      </w:r>
      <w:r w:rsidR="001248D3" w:rsidRPr="00601777">
        <w:t>When sex was included as a factor, t</w:t>
      </w:r>
      <w:r w:rsidR="00632D3F" w:rsidRPr="00601777">
        <w:t xml:space="preserve">he </w:t>
      </w:r>
      <w:r w:rsidR="009A601A" w:rsidRPr="00601777">
        <w:t>bullying x</w:t>
      </w:r>
      <w:r w:rsidR="00632D3F" w:rsidRPr="00601777">
        <w:t xml:space="preserve"> </w:t>
      </w:r>
      <w:r w:rsidR="009A601A" w:rsidRPr="00601777">
        <w:t xml:space="preserve">sex </w:t>
      </w:r>
      <w:r w:rsidR="00632D3F" w:rsidRPr="00601777">
        <w:t>interaction was not significant</w:t>
      </w:r>
      <w:r w:rsidR="00A942B1" w:rsidRPr="00601777">
        <w:t xml:space="preserve"> (F(3,735</w:t>
      </w:r>
      <w:r w:rsidR="0052267D" w:rsidRPr="00601777">
        <w:t>) = 1</w:t>
      </w:r>
      <w:r w:rsidR="00250BEE" w:rsidRPr="00601777">
        <w:t>.</w:t>
      </w:r>
      <w:r w:rsidR="00A942B1" w:rsidRPr="00601777">
        <w:t>18</w:t>
      </w:r>
      <w:r w:rsidR="00250BEE" w:rsidRPr="00601777">
        <w:t>, p=.3</w:t>
      </w:r>
      <w:r w:rsidR="001248D3" w:rsidRPr="00601777">
        <w:t>2</w:t>
      </w:r>
      <w:r w:rsidR="00250BEE" w:rsidRPr="00601777">
        <w:t>)</w:t>
      </w:r>
      <w:r w:rsidR="00632D3F" w:rsidRPr="00601777">
        <w:t>, whi</w:t>
      </w:r>
      <w:r w:rsidR="00F64A47" w:rsidRPr="00601777">
        <w:t>ch mean</w:t>
      </w:r>
      <w:r w:rsidR="00774083" w:rsidRPr="00601777">
        <w:t>s</w:t>
      </w:r>
      <w:r w:rsidR="00F64A47" w:rsidRPr="00601777">
        <w:t xml:space="preserve"> that</w:t>
      </w:r>
      <w:r w:rsidR="00096CF8" w:rsidRPr="00601777">
        <w:t xml:space="preserve"> regardless of whether </w:t>
      </w:r>
      <w:r w:rsidR="00632D3F" w:rsidRPr="00601777">
        <w:t xml:space="preserve">bullies, victims, and bully-victims were </w:t>
      </w:r>
      <w:r w:rsidR="00096CF8" w:rsidRPr="00601777">
        <w:t xml:space="preserve">girls or boys they were </w:t>
      </w:r>
      <w:r w:rsidR="00632D3F" w:rsidRPr="00601777">
        <w:t>more interested in cosmetic surgery than uninvolved peers</w:t>
      </w:r>
      <w:r w:rsidR="00A510DD" w:rsidRPr="00601777">
        <w:t xml:space="preserve"> (fig. 2)</w:t>
      </w:r>
      <w:r w:rsidR="00632D3F" w:rsidRPr="00601777">
        <w:t>.</w:t>
      </w:r>
      <w:r w:rsidR="00096CF8" w:rsidRPr="00601777">
        <w:t xml:space="preserve"> </w:t>
      </w:r>
    </w:p>
    <w:p w14:paraId="596CDB4A" w14:textId="77777777" w:rsidR="00270D89" w:rsidRPr="00601777" w:rsidRDefault="00270D89" w:rsidP="00FF0637">
      <w:pPr>
        <w:spacing w:line="480" w:lineRule="auto"/>
      </w:pPr>
    </w:p>
    <w:p w14:paraId="3306C022" w14:textId="436A4B6D" w:rsidR="00952E03" w:rsidRPr="00601777" w:rsidRDefault="00952E03" w:rsidP="00FF0637">
      <w:pPr>
        <w:pStyle w:val="Heading2"/>
        <w:spacing w:before="0" w:line="480" w:lineRule="auto"/>
      </w:pPr>
      <w:r w:rsidRPr="00601777">
        <w:lastRenderedPageBreak/>
        <w:t xml:space="preserve">Is the relationship between bullying and cosmetic surgery direct or mediated </w:t>
      </w:r>
      <w:r w:rsidR="00CC5F91" w:rsidRPr="00601777">
        <w:t>by</w:t>
      </w:r>
      <w:r w:rsidRPr="00601777">
        <w:t xml:space="preserve"> psychological </w:t>
      </w:r>
      <w:r w:rsidR="006468BC" w:rsidRPr="00601777">
        <w:t>functioning</w:t>
      </w:r>
      <w:r w:rsidRPr="00601777">
        <w:t>?</w:t>
      </w:r>
    </w:p>
    <w:p w14:paraId="39B52EC5" w14:textId="2024F171" w:rsidR="00120CFD" w:rsidRPr="00601777" w:rsidRDefault="000A47DB" w:rsidP="00FF0637">
      <w:pPr>
        <w:pStyle w:val="Heading3"/>
        <w:spacing w:after="240" w:line="480" w:lineRule="auto"/>
      </w:pPr>
      <w:r w:rsidRPr="00601777">
        <w:t>P</w:t>
      </w:r>
      <w:r w:rsidR="00120CFD" w:rsidRPr="00601777">
        <w:t>sychological functioning</w:t>
      </w:r>
    </w:p>
    <w:p w14:paraId="717E3359" w14:textId="60D9FA3F" w:rsidR="0082484B" w:rsidRPr="00601777" w:rsidRDefault="00494E15" w:rsidP="00FF0637">
      <w:pPr>
        <w:spacing w:after="240" w:line="480" w:lineRule="auto"/>
      </w:pPr>
      <w:r w:rsidRPr="00601777">
        <w:t>A</w:t>
      </w:r>
      <w:r w:rsidR="00220B97" w:rsidRPr="00601777">
        <w:t xml:space="preserve">ll possible coefficients </w:t>
      </w:r>
      <w:r w:rsidR="00F94F93" w:rsidRPr="00601777">
        <w:t>were</w:t>
      </w:r>
      <w:r w:rsidR="00220B97" w:rsidRPr="00601777">
        <w:t xml:space="preserve"> estimated</w:t>
      </w:r>
      <w:r w:rsidR="000F053B" w:rsidRPr="00601777">
        <w:t xml:space="preserve"> </w:t>
      </w:r>
      <w:r w:rsidRPr="00601777">
        <w:t xml:space="preserve">meaning </w:t>
      </w:r>
      <w:r w:rsidR="00F94F93" w:rsidRPr="00601777">
        <w:t>the model wa</w:t>
      </w:r>
      <w:r w:rsidR="00220B97" w:rsidRPr="00601777">
        <w:t xml:space="preserve">s saturated </w:t>
      </w:r>
      <w:r w:rsidR="00BD2E77" w:rsidRPr="00601777">
        <w:t>(RMSEA</w:t>
      </w:r>
      <w:r w:rsidR="0094467B" w:rsidRPr="00601777">
        <w:t>=</w:t>
      </w:r>
      <w:r w:rsidR="00BD2E77" w:rsidRPr="00601777">
        <w:t>0.000, CFI</w:t>
      </w:r>
      <w:r w:rsidR="0094467B" w:rsidRPr="00601777">
        <w:t>=1.000</w:t>
      </w:r>
      <w:r w:rsidR="000F053B" w:rsidRPr="00601777">
        <w:t>, TLI=1.000</w:t>
      </w:r>
      <w:r w:rsidR="00220B97" w:rsidRPr="00601777">
        <w:t>)</w:t>
      </w:r>
      <w:r w:rsidRPr="00601777">
        <w:t>;</w:t>
      </w:r>
      <w:r w:rsidR="000F053B" w:rsidRPr="00601777">
        <w:t xml:space="preserve"> t</w:t>
      </w:r>
      <w:r w:rsidR="00220B97" w:rsidRPr="00601777">
        <w:t xml:space="preserve">hese </w:t>
      </w:r>
      <w:r w:rsidR="00F94F93" w:rsidRPr="00601777">
        <w:t xml:space="preserve">fit </w:t>
      </w:r>
      <w:r w:rsidR="00220B97" w:rsidRPr="00601777">
        <w:t>indices do not represent a perfect, nor a problematic model</w:t>
      </w:r>
      <w:r w:rsidR="00F94F93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UCLA: Statistical Consulting Group&lt;/Author&gt;&lt;Year&gt;2016&lt;/Year&gt;&lt;RecNum&gt;892&lt;/RecNum&gt;&lt;DisplayText&gt;&lt;style face="superscript"&gt;(58)&lt;/style&gt;&lt;/DisplayText&gt;&lt;record&gt;&lt;rec-number&gt;892&lt;/rec-number&gt;&lt;foreign-keys&gt;&lt;key app="EN" db-id="w090evv90fee06efxr1xrp2oe5vsra5wwt9z" timestamp="1467203190"&gt;892&lt;/key&gt;&lt;/foreign-keys&gt;&lt;ref-type name="Web Page"&gt;12&lt;/ref-type&gt;&lt;contributors&gt;&lt;authors&gt;&lt;author&gt;UCLA: Statistical Consulting Group,&lt;/author&gt;&lt;/authors&gt;&lt;/contributors&gt;&lt;titles&gt;&lt;title&gt;Annotated Mplus Output: Ordinary Least Squares Regression&lt;/title&gt;&lt;/titles&gt;&lt;number&gt;29.06.16&lt;/number&gt;&lt;dates&gt;&lt;year&gt;2016&lt;/year&gt;&lt;/dates&gt;&lt;urls&gt;&lt;related-urls&gt;&lt;url&gt;http://www.ats.ucla.edu/stat/mplus/output/olsreg.htm&lt;/url&gt;&lt;/related-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8" w:tooltip="UCLA: Statistical Consulting Group, 2016 #892" w:history="1">
        <w:r w:rsidR="00422FAF" w:rsidRPr="00601777">
          <w:rPr>
            <w:noProof/>
            <w:vertAlign w:val="superscript"/>
          </w:rPr>
          <w:t>58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F94F93" w:rsidRPr="00601777">
        <w:t xml:space="preserve"> </w:t>
      </w:r>
      <w:r w:rsidR="0094467B" w:rsidRPr="00601777">
        <w:t>F</w:t>
      </w:r>
      <w:r w:rsidR="00F94F93" w:rsidRPr="00601777">
        <w:t xml:space="preserve">actor </w:t>
      </w:r>
      <w:r w:rsidR="0094467B" w:rsidRPr="00601777">
        <w:t>loadings were high</w:t>
      </w:r>
      <w:r w:rsidR="00FE535D" w:rsidRPr="00601777">
        <w:t xml:space="preserve"> </w:t>
      </w:r>
      <w:r w:rsidR="00BA7D3F" w:rsidRPr="00601777">
        <w:t>(fig. 3</w:t>
      </w:r>
      <w:r w:rsidR="00F94F93" w:rsidRPr="00601777">
        <w:t>)</w:t>
      </w:r>
      <w:r w:rsidR="000F053B" w:rsidRPr="00601777">
        <w:t>,</w:t>
      </w:r>
      <w:r w:rsidR="00FE535D" w:rsidRPr="00601777">
        <w:t xml:space="preserve"> </w:t>
      </w:r>
      <w:r w:rsidR="00640855" w:rsidRPr="00601777">
        <w:t>suggesting</w:t>
      </w:r>
      <w:r w:rsidR="0094467B" w:rsidRPr="00601777">
        <w:t xml:space="preserve"> that self-esteem, body esteem and emotional problems </w:t>
      </w:r>
      <w:r w:rsidR="00B85FE4" w:rsidRPr="00601777">
        <w:t>were</w:t>
      </w:r>
      <w:r w:rsidR="0094467B" w:rsidRPr="00601777">
        <w:t xml:space="preserve"> strong indicators of </w:t>
      </w:r>
      <w:r w:rsidR="004E478A" w:rsidRPr="00601777">
        <w:t xml:space="preserve">total </w:t>
      </w:r>
      <w:r w:rsidR="0094467B" w:rsidRPr="00601777">
        <w:t>psychological functioning</w:t>
      </w:r>
      <w:r w:rsidR="00F94F93" w:rsidRPr="00601777">
        <w:t>.</w:t>
      </w:r>
    </w:p>
    <w:p w14:paraId="4AE26465" w14:textId="77777777" w:rsidR="004C2016" w:rsidRPr="00601777" w:rsidRDefault="004C2016" w:rsidP="00FF0637">
      <w:pPr>
        <w:pStyle w:val="Heading3"/>
        <w:spacing w:line="480" w:lineRule="auto"/>
        <w:rPr>
          <w:rFonts w:asciiTheme="minorHAnsi" w:eastAsiaTheme="minorHAnsi" w:hAnsiTheme="minorHAnsi" w:cstheme="minorBidi"/>
          <w:i w:val="0"/>
          <w:sz w:val="22"/>
          <w:szCs w:val="22"/>
        </w:rPr>
      </w:pPr>
    </w:p>
    <w:p w14:paraId="1F60ECAE" w14:textId="4BF0E3D2" w:rsidR="00120CFD" w:rsidRPr="00601777" w:rsidRDefault="00F37C9E" w:rsidP="00FF0637">
      <w:pPr>
        <w:pStyle w:val="Heading3"/>
        <w:spacing w:line="480" w:lineRule="auto"/>
      </w:pPr>
      <w:r w:rsidRPr="00601777">
        <w:t>Mediation analyse</w:t>
      </w:r>
      <w:r w:rsidR="00120CFD" w:rsidRPr="00601777">
        <w:t xml:space="preserve">s </w:t>
      </w:r>
    </w:p>
    <w:p w14:paraId="511FF2E8" w14:textId="72E88F96" w:rsidR="008B48A2" w:rsidRPr="00601777" w:rsidRDefault="00442A62" w:rsidP="00FF0637">
      <w:pPr>
        <w:spacing w:after="240" w:line="480" w:lineRule="auto"/>
      </w:pPr>
      <w:r w:rsidRPr="00601777">
        <w:t>T</w:t>
      </w:r>
      <w:r w:rsidR="006F2026" w:rsidRPr="00601777">
        <w:t>he m</w:t>
      </w:r>
      <w:r w:rsidR="00270D89" w:rsidRPr="00601777">
        <w:t>odel fit</w:t>
      </w:r>
      <w:r w:rsidR="003D7A1E" w:rsidRPr="00601777">
        <w:t>s</w:t>
      </w:r>
      <w:r w:rsidR="00270D89" w:rsidRPr="00601777">
        <w:t xml:space="preserve"> </w:t>
      </w:r>
      <w:r w:rsidR="006F2026" w:rsidRPr="00601777">
        <w:t xml:space="preserve">for </w:t>
      </w:r>
      <w:r w:rsidRPr="00601777">
        <w:t xml:space="preserve">bullies </w:t>
      </w:r>
      <w:r w:rsidR="006F2026" w:rsidRPr="00601777">
        <w:t>(</w:t>
      </w:r>
      <w:r w:rsidR="00581602" w:rsidRPr="00601777">
        <w:t>RMSEA</w:t>
      </w:r>
      <w:r w:rsidR="002E4A1E" w:rsidRPr="00601777">
        <w:t>=0.028, CFI=0.985</w:t>
      </w:r>
      <w:r w:rsidR="00EF6870" w:rsidRPr="00601777">
        <w:t>, TLI=</w:t>
      </w:r>
      <w:r w:rsidR="00945C49" w:rsidRPr="00601777">
        <w:t>0.</w:t>
      </w:r>
      <w:r w:rsidR="00535F8C" w:rsidRPr="00601777">
        <w:t>97</w:t>
      </w:r>
      <w:r w:rsidR="002E4A1E" w:rsidRPr="00601777">
        <w:t>5</w:t>
      </w:r>
      <w:r w:rsidR="00270D89" w:rsidRPr="00601777">
        <w:t>)</w:t>
      </w:r>
      <w:r w:rsidR="00581602" w:rsidRPr="00601777">
        <w:t>, victims (RMSEA=</w:t>
      </w:r>
      <w:r w:rsidR="002E4A1E" w:rsidRPr="00601777">
        <w:t>0.057</w:t>
      </w:r>
      <w:r w:rsidR="00535F8C" w:rsidRPr="00601777">
        <w:t>, CFI=</w:t>
      </w:r>
      <w:r w:rsidR="002E4A1E" w:rsidRPr="00601777">
        <w:t>0.973</w:t>
      </w:r>
      <w:r w:rsidR="00581602" w:rsidRPr="00601777">
        <w:t>, TLI=</w:t>
      </w:r>
      <w:r w:rsidR="002E4A1E" w:rsidRPr="00601777">
        <w:t>0.954</w:t>
      </w:r>
      <w:r w:rsidRPr="00601777">
        <w:t>)</w:t>
      </w:r>
      <w:r w:rsidR="00535F8C" w:rsidRPr="00601777">
        <w:t xml:space="preserve"> and bully</w:t>
      </w:r>
      <w:r w:rsidR="00E6367D" w:rsidRPr="00601777">
        <w:t>-victims (RMSEA=0.045, CFI=0.978, TLI=0.963</w:t>
      </w:r>
      <w:r w:rsidRPr="00601777">
        <w:t xml:space="preserve">) were </w:t>
      </w:r>
      <w:r w:rsidR="00535F8C" w:rsidRPr="00601777">
        <w:t>excellent</w:t>
      </w:r>
      <w:r w:rsidRPr="00601777">
        <w:t xml:space="preserve">. </w:t>
      </w:r>
      <w:r w:rsidR="00DB586F" w:rsidRPr="00601777">
        <w:t>Fig.</w:t>
      </w:r>
      <w:r w:rsidR="00A261D1" w:rsidRPr="00601777">
        <w:t xml:space="preserve"> 4 shows the hypothetical mediation model and t</w:t>
      </w:r>
      <w:r w:rsidR="00DB586F" w:rsidRPr="00601777">
        <w:t>able 4</w:t>
      </w:r>
      <w:r w:rsidR="00497A0E" w:rsidRPr="00601777">
        <w:t xml:space="preserve"> shows</w:t>
      </w:r>
      <w:r w:rsidR="00703D27" w:rsidRPr="00601777">
        <w:t xml:space="preserve"> the </w:t>
      </w:r>
      <w:r w:rsidR="0097114B" w:rsidRPr="00601777">
        <w:t xml:space="preserve">total, </w:t>
      </w:r>
      <w:r w:rsidR="00703D27" w:rsidRPr="00601777">
        <w:t>direct and indirect effect</w:t>
      </w:r>
      <w:r w:rsidR="00497A0E" w:rsidRPr="00601777">
        <w:t xml:space="preserve"> of bullying role on </w:t>
      </w:r>
      <w:r w:rsidR="004E478A" w:rsidRPr="00601777">
        <w:t xml:space="preserve">desire for </w:t>
      </w:r>
      <w:r w:rsidR="00497A0E" w:rsidRPr="00601777">
        <w:t xml:space="preserve">cosmetic surgery. </w:t>
      </w:r>
      <w:r w:rsidR="004E478A" w:rsidRPr="00601777">
        <w:t>There were both direct and indirect effects in v</w:t>
      </w:r>
      <w:r w:rsidR="00765A83" w:rsidRPr="00601777">
        <w:t xml:space="preserve">ictims and bully-victims: </w:t>
      </w:r>
      <w:r w:rsidR="00535F8C" w:rsidRPr="00601777">
        <w:t xml:space="preserve">that is, there </w:t>
      </w:r>
      <w:r w:rsidR="006B32B8" w:rsidRPr="00601777">
        <w:t xml:space="preserve">was a direct relationship between </w:t>
      </w:r>
      <w:r w:rsidR="00984307" w:rsidRPr="00601777">
        <w:t>being</w:t>
      </w:r>
      <w:r w:rsidR="004E478A" w:rsidRPr="00601777">
        <w:t xml:space="preserve"> bullied</w:t>
      </w:r>
      <w:r w:rsidR="00765A83" w:rsidRPr="00601777">
        <w:t xml:space="preserve"> and a </w:t>
      </w:r>
      <w:r w:rsidR="006B32B8" w:rsidRPr="00601777">
        <w:t xml:space="preserve">desire for cosmetic surgery, </w:t>
      </w:r>
      <w:r w:rsidR="00765A83" w:rsidRPr="00601777">
        <w:t xml:space="preserve">and </w:t>
      </w:r>
      <w:r w:rsidR="000A47DB" w:rsidRPr="00601777">
        <w:t xml:space="preserve">another part of </w:t>
      </w:r>
      <w:r w:rsidR="004E478A" w:rsidRPr="00601777">
        <w:t>the relationship</w:t>
      </w:r>
      <w:r w:rsidR="006B32B8" w:rsidRPr="00601777">
        <w:t xml:space="preserve"> </w:t>
      </w:r>
      <w:r w:rsidR="000A47DB" w:rsidRPr="00601777">
        <w:t>was mediated</w:t>
      </w:r>
      <w:r w:rsidR="006B32B8" w:rsidRPr="00601777">
        <w:t xml:space="preserve"> by poorer psychological functioning. </w:t>
      </w:r>
      <w:r w:rsidR="000D1109" w:rsidRPr="00601777">
        <w:t>In victims, the indirect effect was stronger than the direct effect</w:t>
      </w:r>
      <w:r w:rsidR="004E478A" w:rsidRPr="00601777">
        <w:t xml:space="preserve">, suggesting that </w:t>
      </w:r>
      <w:r w:rsidR="002443C9" w:rsidRPr="00601777">
        <w:t>being victimiz</w:t>
      </w:r>
      <w:r w:rsidR="00E53417" w:rsidRPr="00601777">
        <w:t xml:space="preserve">ed resulted in </w:t>
      </w:r>
      <w:r w:rsidR="004E478A" w:rsidRPr="00601777">
        <w:t xml:space="preserve">poorer psychological </w:t>
      </w:r>
      <w:r w:rsidR="00096CF8" w:rsidRPr="00601777">
        <w:t xml:space="preserve">functioning, which </w:t>
      </w:r>
      <w:r w:rsidR="000A47DB" w:rsidRPr="00601777">
        <w:t xml:space="preserve">was </w:t>
      </w:r>
      <w:r w:rsidR="00E53417" w:rsidRPr="00601777">
        <w:t xml:space="preserve">driving </w:t>
      </w:r>
      <w:r w:rsidR="00B42C1D" w:rsidRPr="00601777">
        <w:t xml:space="preserve">their </w:t>
      </w:r>
      <w:r w:rsidR="004E478A" w:rsidRPr="00601777">
        <w:t>desire for cosmetic surgery</w:t>
      </w:r>
      <w:r w:rsidR="002E299D" w:rsidRPr="00601777">
        <w:t xml:space="preserve">. </w:t>
      </w:r>
      <w:r w:rsidR="004E478A" w:rsidRPr="00601777">
        <w:t xml:space="preserve">Age also contributed to the models for </w:t>
      </w:r>
      <w:r w:rsidR="002E4A1E" w:rsidRPr="00601777">
        <w:t>victims (β=0.117 SE=0.051</w:t>
      </w:r>
      <w:r w:rsidR="004E478A" w:rsidRPr="00601777">
        <w:t>, p=</w:t>
      </w:r>
      <w:r w:rsidR="00E6367D" w:rsidRPr="00601777">
        <w:t>.022) and bully-victims (β=0.157</w:t>
      </w:r>
      <w:r w:rsidR="0034464B" w:rsidRPr="00601777">
        <w:t>, SE=0.042</w:t>
      </w:r>
      <w:r w:rsidR="004E478A" w:rsidRPr="00601777">
        <w:t xml:space="preserve">, p&lt;.001): as age increased so did desire for cosmetic surgery. </w:t>
      </w:r>
      <w:r w:rsidR="00BD2E77" w:rsidRPr="00601777">
        <w:t xml:space="preserve">In bullies, desire for cosmetic surgery was direct </w:t>
      </w:r>
      <w:r w:rsidR="000A47DB" w:rsidRPr="00601777">
        <w:t>and not related</w:t>
      </w:r>
      <w:r w:rsidR="00BD2E77" w:rsidRPr="00601777">
        <w:t xml:space="preserve"> to psychological functioning. D</w:t>
      </w:r>
      <w:r w:rsidR="008B48A2" w:rsidRPr="00601777">
        <w:t>esire for cosmetic surgery in victims w</w:t>
      </w:r>
      <w:r w:rsidR="009D156C" w:rsidRPr="00601777">
        <w:t>as over double that of bullies</w:t>
      </w:r>
      <w:r w:rsidR="00BD2E77" w:rsidRPr="00601777">
        <w:t xml:space="preserve"> </w:t>
      </w:r>
      <w:r w:rsidR="00A242E5" w:rsidRPr="00601777">
        <w:t>(i.e., total effect</w:t>
      </w:r>
      <w:r w:rsidR="00BD2E77" w:rsidRPr="00601777">
        <w:t>)</w:t>
      </w:r>
      <w:r w:rsidR="009D156C" w:rsidRPr="00601777">
        <w:t>. Examining the top 25</w:t>
      </w:r>
      <w:r w:rsidR="009D156C" w:rsidRPr="00601777">
        <w:rPr>
          <w:vertAlign w:val="superscript"/>
        </w:rPr>
        <w:t>th</w:t>
      </w:r>
      <w:r w:rsidR="009D156C" w:rsidRPr="00601777">
        <w:t xml:space="preserve"> percentile</w:t>
      </w:r>
      <w:r w:rsidR="00AE7205" w:rsidRPr="00601777">
        <w:t xml:space="preserve"> of desire for cosmetic surgery scores</w:t>
      </w:r>
      <w:r w:rsidR="009D156C" w:rsidRPr="00601777">
        <w:t xml:space="preserve"> revealed that</w:t>
      </w:r>
      <w:r w:rsidR="00CF6ED6" w:rsidRPr="00601777">
        <w:t xml:space="preserve"> 6.6</w:t>
      </w:r>
      <w:r w:rsidR="00AE7205" w:rsidRPr="00601777">
        <w:t>% (n=50) o</w:t>
      </w:r>
      <w:r w:rsidR="00984307" w:rsidRPr="00601777">
        <w:t xml:space="preserve">f the sample had extreme scores, </w:t>
      </w:r>
      <w:r w:rsidR="00AE7205" w:rsidRPr="00601777">
        <w:t>the majority of which were</w:t>
      </w:r>
      <w:r w:rsidR="0014579C" w:rsidRPr="00601777">
        <w:t xml:space="preserve"> v</w:t>
      </w:r>
      <w:r w:rsidR="009D156C" w:rsidRPr="00601777">
        <w:t>ictims</w:t>
      </w:r>
      <w:r w:rsidR="00AE7205" w:rsidRPr="00601777">
        <w:t xml:space="preserve"> (</w:t>
      </w:r>
      <w:r w:rsidR="00CF6ED6" w:rsidRPr="00601777">
        <w:t>11.5</w:t>
      </w:r>
      <w:r w:rsidR="009D156C" w:rsidRPr="00601777">
        <w:t>%</w:t>
      </w:r>
      <w:r w:rsidR="00AE7205" w:rsidRPr="00601777">
        <w:t xml:space="preserve">) and </w:t>
      </w:r>
      <w:r w:rsidR="009D156C" w:rsidRPr="00601777">
        <w:t>bully-victims</w:t>
      </w:r>
      <w:r w:rsidR="00AE7205" w:rsidRPr="00601777">
        <w:t xml:space="preserve"> (</w:t>
      </w:r>
      <w:r w:rsidR="00CF6ED6" w:rsidRPr="00601777">
        <w:t>8.8</w:t>
      </w:r>
      <w:r w:rsidR="004E478A" w:rsidRPr="00601777">
        <w:t>%).</w:t>
      </w:r>
      <w:r w:rsidR="002E299D" w:rsidRPr="00601777">
        <w:t xml:space="preserve"> </w:t>
      </w:r>
    </w:p>
    <w:p w14:paraId="1363811B" w14:textId="77777777" w:rsidR="006441B9" w:rsidRPr="00601777" w:rsidRDefault="006441B9" w:rsidP="00FF0637">
      <w:pPr>
        <w:spacing w:line="480" w:lineRule="auto"/>
      </w:pPr>
    </w:p>
    <w:p w14:paraId="376E3F61" w14:textId="18D32E0F" w:rsidR="00E67811" w:rsidRPr="00601777" w:rsidRDefault="00E67811" w:rsidP="00FF0637">
      <w:pPr>
        <w:pStyle w:val="Heading1"/>
        <w:spacing w:before="0" w:line="480" w:lineRule="auto"/>
      </w:pPr>
      <w:r w:rsidRPr="00601777">
        <w:lastRenderedPageBreak/>
        <w:t xml:space="preserve">Discussion </w:t>
      </w:r>
    </w:p>
    <w:p w14:paraId="7E959D9D" w14:textId="13980475" w:rsidR="00BF0812" w:rsidRPr="00601777" w:rsidRDefault="00292332" w:rsidP="00FF0637">
      <w:pPr>
        <w:spacing w:line="480" w:lineRule="auto"/>
      </w:pPr>
      <w:r w:rsidRPr="00601777">
        <w:t xml:space="preserve">This study </w:t>
      </w:r>
      <w:r w:rsidR="003D7A1E" w:rsidRPr="00601777">
        <w:t xml:space="preserve">found </w:t>
      </w:r>
      <w:r w:rsidRPr="00601777">
        <w:t xml:space="preserve">that </w:t>
      </w:r>
      <w:r w:rsidR="00DF0A09" w:rsidRPr="00601777">
        <w:t>invol</w:t>
      </w:r>
      <w:r w:rsidR="00384EA1" w:rsidRPr="00601777">
        <w:t>vement in bullying in any role wa</w:t>
      </w:r>
      <w:r w:rsidR="00DF0A09" w:rsidRPr="00601777">
        <w:t>s associated with an increased desire for cosmetic surgery.</w:t>
      </w:r>
      <w:r w:rsidR="00581781" w:rsidRPr="00601777">
        <w:t xml:space="preserve"> The mechanisms were diff</w:t>
      </w:r>
      <w:r w:rsidR="00384EA1" w:rsidRPr="00601777">
        <w:t xml:space="preserve">erent for those who </w:t>
      </w:r>
      <w:r w:rsidR="007E1A48" w:rsidRPr="00601777">
        <w:t>bully</w:t>
      </w:r>
      <w:r w:rsidR="00581781" w:rsidRPr="00601777">
        <w:t xml:space="preserve"> others </w:t>
      </w:r>
      <w:r w:rsidR="00D2033C" w:rsidRPr="00601777">
        <w:t xml:space="preserve">and </w:t>
      </w:r>
      <w:r w:rsidR="00581781" w:rsidRPr="00601777">
        <w:t xml:space="preserve">those </w:t>
      </w:r>
      <w:r w:rsidR="00DF0A09" w:rsidRPr="00601777">
        <w:t xml:space="preserve">who </w:t>
      </w:r>
      <w:r w:rsidR="00A242E5" w:rsidRPr="00601777">
        <w:t>are</w:t>
      </w:r>
      <w:r w:rsidR="00DF0A09" w:rsidRPr="00601777">
        <w:t xml:space="preserve"> bullied (victims; bully-victims)</w:t>
      </w:r>
      <w:r w:rsidR="007E1A48" w:rsidRPr="00601777">
        <w:t>. Bullies want to look better independent of their psychological functioning</w:t>
      </w:r>
      <w:r w:rsidR="00176885" w:rsidRPr="00601777">
        <w:t>,</w:t>
      </w:r>
      <w:r w:rsidR="007E1A48" w:rsidRPr="00601777">
        <w:t xml:space="preserve"> while </w:t>
      </w:r>
      <w:r w:rsidR="003D7A1E" w:rsidRPr="00601777">
        <w:t xml:space="preserve">being </w:t>
      </w:r>
      <w:r w:rsidR="007E1A48" w:rsidRPr="00601777">
        <w:t xml:space="preserve">bullied was related to </w:t>
      </w:r>
      <w:r w:rsidR="003D7A1E" w:rsidRPr="00601777">
        <w:t xml:space="preserve">reduced </w:t>
      </w:r>
      <w:r w:rsidR="00581781" w:rsidRPr="00601777">
        <w:t>psychological functioning</w:t>
      </w:r>
      <w:r w:rsidR="00176885" w:rsidRPr="00601777">
        <w:t xml:space="preserve"> and that </w:t>
      </w:r>
      <w:r w:rsidR="00384EA1" w:rsidRPr="00601777">
        <w:t>partly</w:t>
      </w:r>
      <w:r w:rsidR="00581781" w:rsidRPr="00601777">
        <w:t xml:space="preserve"> </w:t>
      </w:r>
      <w:r w:rsidR="007E1A48" w:rsidRPr="00601777">
        <w:t xml:space="preserve">mediated the effect </w:t>
      </w:r>
      <w:r w:rsidR="00A242E5" w:rsidRPr="00601777">
        <w:t>between</w:t>
      </w:r>
      <w:r w:rsidR="00176885" w:rsidRPr="00601777">
        <w:t xml:space="preserve"> being victimized by peers </w:t>
      </w:r>
      <w:r w:rsidR="00A242E5" w:rsidRPr="00601777">
        <w:t>and</w:t>
      </w:r>
      <w:r w:rsidR="007E1A48" w:rsidRPr="00601777">
        <w:t xml:space="preserve"> desire for cosmetic surgery.</w:t>
      </w:r>
      <w:r w:rsidR="00DF0A09" w:rsidRPr="00601777">
        <w:t xml:space="preserve"> </w:t>
      </w:r>
      <w:r w:rsidR="003A6A12" w:rsidRPr="00601777">
        <w:t>Victims had the greatest desire</w:t>
      </w:r>
      <w:r w:rsidR="00DF0A09" w:rsidRPr="00601777">
        <w:t xml:space="preserve"> for cosmetic surgery</w:t>
      </w:r>
      <w:r w:rsidR="003A6A12" w:rsidRPr="00601777">
        <w:t xml:space="preserve"> and the most extreme scores</w:t>
      </w:r>
      <w:r w:rsidR="00DF0A09" w:rsidRPr="00601777">
        <w:t xml:space="preserve">. </w:t>
      </w:r>
    </w:p>
    <w:p w14:paraId="320998BB" w14:textId="008BD9E0" w:rsidR="00D2033C" w:rsidRPr="00601777" w:rsidRDefault="00FB296F" w:rsidP="00FF0637">
      <w:pPr>
        <w:spacing w:line="480" w:lineRule="auto"/>
      </w:pPr>
      <w:r w:rsidRPr="00601777">
        <w:t xml:space="preserve">The findings </w:t>
      </w:r>
      <w:r w:rsidR="00E954FC" w:rsidRPr="00601777">
        <w:t>of</w:t>
      </w:r>
      <w:r w:rsidRPr="00601777">
        <w:t xml:space="preserve"> this study offer several new contributions to knowledge. </w:t>
      </w:r>
      <w:r w:rsidR="00384EA1" w:rsidRPr="00601777">
        <w:t>Firstly</w:t>
      </w:r>
      <w:r w:rsidR="00E954FC" w:rsidRPr="00601777">
        <w:t xml:space="preserve">, previous research </w:t>
      </w:r>
      <w:r w:rsidR="00FC50DA" w:rsidRPr="00601777">
        <w:t>indicate</w:t>
      </w:r>
      <w:r w:rsidR="007E1A48" w:rsidRPr="00601777">
        <w:t>d</w:t>
      </w:r>
      <w:r w:rsidR="00E954FC" w:rsidRPr="00601777">
        <w:t xml:space="preserve"> that around </w:t>
      </w:r>
      <w:r w:rsidR="00FC50DA" w:rsidRPr="00601777">
        <w:t>50% of</w:t>
      </w:r>
      <w:r w:rsidR="00E954FC" w:rsidRPr="00601777">
        <w:t xml:space="preserve"> adults seeking cosmetic surgery </w:t>
      </w:r>
      <w:r w:rsidR="00FC50DA" w:rsidRPr="00601777">
        <w:t>were teased</w:t>
      </w:r>
      <w:r w:rsidR="00E954FC" w:rsidRPr="00601777">
        <w:t xml:space="preserve"> or </w:t>
      </w:r>
      <w:r w:rsidR="00FC50DA" w:rsidRPr="00601777">
        <w:rPr>
          <w:lang w:val="en-US"/>
        </w:rPr>
        <w:t>bullied</w:t>
      </w:r>
      <w:r w:rsidR="00A242E5" w:rsidRPr="00601777">
        <w:rPr>
          <w:lang w:val="en-US"/>
        </w:rPr>
        <w:t>, mostly during adolescence.</w:t>
      </w:r>
      <w:r w:rsidR="000C23DF" w:rsidRPr="00601777">
        <w:fldChar w:fldCharType="begin"/>
      </w:r>
      <w:r w:rsidR="00D52753" w:rsidRPr="00601777">
        <w:instrText xml:space="preserve"> ADDIN EN.CITE &lt;EndNote&gt;&lt;Cite&gt;&lt;Author&gt;Jackson&lt;/Author&gt;&lt;Year&gt;2012&lt;/Year&gt;&lt;RecNum&gt;489&lt;/RecNum&gt;&lt;IDText&gt;The Experience of Teasing in Elective Cosmetic Surgery Patients&lt;/IDText&gt;&lt;DisplayText&gt;&lt;style face="superscript"&gt;(24)&lt;/style&gt;&lt;/DisplayText&gt;&lt;record&gt;&lt;rec-number&gt;489&lt;/rec-number&gt;&lt;foreign-keys&gt;&lt;key app="EN" db-id="w090evv90fee06efxr1xrp2oe5vsra5wwt9z" timestamp="1438772161"&gt;489&lt;/key&gt;&lt;key app="ENWeb" db-id=""&gt;0&lt;/key&gt;&lt;/foreign-keys&gt;&lt;ref-type name="Journal Article"&gt;17&lt;/ref-type&gt;&lt;contributors&gt;&lt;authors&gt;&lt;author&gt;Jackson, Alun C.&lt;/author&gt;&lt;author&gt;Dowling, Nicki A.&lt;/author&gt;&lt;author&gt;Honigman, Roberta J.&lt;/author&gt;&lt;author&gt;Francis, Kate L.&lt;/author&gt;&lt;author&gt;Kalus, Allan M.&lt;/author&gt;&lt;/authors&gt;&lt;/contributors&gt;&lt;titles&gt;&lt;title&gt;The Experience of Teasing in Elective Cosmetic Surgery Patients&lt;/title&gt;&lt;secondary-title&gt;Behavioral Medicine&lt;/secondary-title&gt;&lt;/titles&gt;&lt;periodical&gt;&lt;full-title&gt;Behavioral Medicine&lt;/full-title&gt;&lt;abbr-1&gt;Behav. Med.&lt;/abbr-1&gt;&lt;abbr-2&gt;Behav Med&lt;/abbr-2&gt;&lt;/periodical&gt;&lt;pages&gt;129-137&lt;/pages&gt;&lt;volume&gt;38&lt;/volume&gt;&lt;number&gt;4&lt;/number&gt;&lt;dates&gt;&lt;year&gt;2012&lt;/year&gt;&lt;pub-dates&gt;&lt;date&gt;2012/10/01&lt;/date&gt;&lt;/pub-dates&gt;&lt;/dates&gt;&lt;publisher&gt;Routledge&lt;/publisher&gt;&lt;isbn&gt;0896-4289&lt;/isbn&gt;&lt;urls&gt;&lt;related-urls&gt;&lt;url&gt;http://dx.doi.org/10.1080/08964289.2012.703976&lt;/url&gt;&lt;/related-urls&gt;&lt;/urls&gt;&lt;electronic-resource-num&gt;10.1080/08964289.2012.703976&lt;/electronic-resource-num&gt;&lt;access-date&gt;2014/05/14&lt;/access-date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4" w:tooltip="Jackson, 2012 #489" w:history="1">
        <w:r w:rsidR="00422FAF" w:rsidRPr="00601777">
          <w:rPr>
            <w:noProof/>
            <w:vertAlign w:val="superscript"/>
          </w:rPr>
          <w:t>24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E954FC" w:rsidRPr="00601777">
        <w:t xml:space="preserve"> </w:t>
      </w:r>
      <w:r w:rsidR="00FC50DA" w:rsidRPr="00601777">
        <w:t>R</w:t>
      </w:r>
      <w:r w:rsidR="00E954FC" w:rsidRPr="00601777">
        <w:t xml:space="preserve">esults here suggest </w:t>
      </w:r>
      <w:r w:rsidR="003A65C5" w:rsidRPr="00601777">
        <w:t>the</w:t>
      </w:r>
      <w:r w:rsidR="00E954FC" w:rsidRPr="00601777">
        <w:t xml:space="preserve"> relationship </w:t>
      </w:r>
      <w:r w:rsidR="003A65C5" w:rsidRPr="00601777">
        <w:t xml:space="preserve">between bullying and cosmetic surgery </w:t>
      </w:r>
      <w:r w:rsidR="00E954FC" w:rsidRPr="00601777">
        <w:t>is not limited to adult samples</w:t>
      </w:r>
      <w:r w:rsidR="003A65C5" w:rsidRPr="00601777">
        <w:t xml:space="preserve"> and</w:t>
      </w:r>
      <w:r w:rsidR="00E954FC" w:rsidRPr="00601777">
        <w:t xml:space="preserve"> </w:t>
      </w:r>
      <w:r w:rsidR="003A65C5" w:rsidRPr="00601777">
        <w:t>is present in</w:t>
      </w:r>
      <w:r w:rsidRPr="00601777">
        <w:t xml:space="preserve"> </w:t>
      </w:r>
      <w:r w:rsidR="00384EA1" w:rsidRPr="00601777">
        <w:t xml:space="preserve">adolescents who are currently </w:t>
      </w:r>
      <w:r w:rsidR="00176885" w:rsidRPr="00601777">
        <w:t xml:space="preserve">being </w:t>
      </w:r>
      <w:r w:rsidR="00D2033C" w:rsidRPr="00601777">
        <w:t>victimized by their peers</w:t>
      </w:r>
      <w:r w:rsidR="00327B5B" w:rsidRPr="00601777">
        <w:t xml:space="preserve">. </w:t>
      </w:r>
      <w:r w:rsidR="00FC50DA" w:rsidRPr="00601777">
        <w:t xml:space="preserve">The </w:t>
      </w:r>
      <w:r w:rsidR="00D2033C" w:rsidRPr="00601777">
        <w:t xml:space="preserve">desire </w:t>
      </w:r>
      <w:r w:rsidR="00FC50DA" w:rsidRPr="00601777">
        <w:t xml:space="preserve">for </w:t>
      </w:r>
      <w:r w:rsidR="00D2033C" w:rsidRPr="00601777">
        <w:t xml:space="preserve">cosmetic surgery </w:t>
      </w:r>
      <w:r w:rsidR="00FC50DA" w:rsidRPr="00601777">
        <w:t xml:space="preserve">in bullied adolescents is thus </w:t>
      </w:r>
      <w:r w:rsidR="00D2033C" w:rsidRPr="00601777">
        <w:t xml:space="preserve">immediate and long lasting. </w:t>
      </w:r>
      <w:r w:rsidR="00785EF7" w:rsidRPr="00601777">
        <w:t xml:space="preserve">Secondly, </w:t>
      </w:r>
      <w:r w:rsidR="003A65C5" w:rsidRPr="00601777">
        <w:t>our</w:t>
      </w:r>
      <w:r w:rsidR="00785EF7" w:rsidRPr="00601777">
        <w:t xml:space="preserve"> findings highlight that </w:t>
      </w:r>
      <w:r w:rsidR="007E1A48" w:rsidRPr="00601777">
        <w:t xml:space="preserve">being bullied </w:t>
      </w:r>
      <w:r w:rsidR="003D7A1E" w:rsidRPr="00601777">
        <w:t xml:space="preserve">is related </w:t>
      </w:r>
      <w:r w:rsidR="007E1A48" w:rsidRPr="00601777">
        <w:t xml:space="preserve">to </w:t>
      </w:r>
      <w:r w:rsidR="00216E7E" w:rsidRPr="00601777">
        <w:t>reduced</w:t>
      </w:r>
      <w:r w:rsidR="00FC50DA" w:rsidRPr="00601777">
        <w:t xml:space="preserve"> psychological functioning</w:t>
      </w:r>
      <w:r w:rsidR="00216E7E" w:rsidRPr="00601777">
        <w:t xml:space="preserve"> (i.e., reduced body esteem</w:t>
      </w:r>
      <w:r w:rsidR="00EB4E84" w:rsidRPr="00601777">
        <w:t>,</w:t>
      </w:r>
      <w:r w:rsidR="00216E7E" w:rsidRPr="00601777">
        <w:t xml:space="preserve"> self-esteem and increased emotional problems), </w:t>
      </w:r>
      <w:r w:rsidR="00EB4E84" w:rsidRPr="00601777">
        <w:t xml:space="preserve">which </w:t>
      </w:r>
      <w:r w:rsidR="007E1A48" w:rsidRPr="00601777">
        <w:t>in turn increases</w:t>
      </w:r>
      <w:r w:rsidR="00FC50DA" w:rsidRPr="00601777">
        <w:t xml:space="preserve"> the desire for cosmetic surgery</w:t>
      </w:r>
      <w:r w:rsidR="00216E7E" w:rsidRPr="00601777">
        <w:t>.</w:t>
      </w:r>
      <w:r w:rsidR="00D65EE3" w:rsidRPr="00601777">
        <w:t xml:space="preserve"> </w:t>
      </w:r>
      <w:r w:rsidR="00216E7E" w:rsidRPr="00601777">
        <w:t>This</w:t>
      </w:r>
      <w:r w:rsidR="00D65EE3" w:rsidRPr="00601777">
        <w:t xml:space="preserve"> supports previous research </w:t>
      </w:r>
      <w:r w:rsidR="00D20560" w:rsidRPr="00601777">
        <w:t>suggesting</w:t>
      </w:r>
      <w:r w:rsidR="00D65EE3" w:rsidRPr="00601777">
        <w:t xml:space="preserve"> that poor body image is </w:t>
      </w:r>
      <w:r w:rsidR="00524115" w:rsidRPr="00601777">
        <w:t>one of the</w:t>
      </w:r>
      <w:r w:rsidR="00D65EE3" w:rsidRPr="00601777">
        <w:t xml:space="preserve"> key driver</w:t>
      </w:r>
      <w:r w:rsidR="00524115" w:rsidRPr="00601777">
        <w:t>s</w:t>
      </w:r>
      <w:r w:rsidR="00D65EE3" w:rsidRPr="00601777">
        <w:t xml:space="preserve"> of desire for cosmetic surgery</w:t>
      </w:r>
      <w:r w:rsidR="00216E7E" w:rsidRPr="00601777">
        <w:t>,</w:t>
      </w:r>
      <w:r w:rsidR="00D20560" w:rsidRPr="00601777">
        <w:fldChar w:fldCharType="begin">
          <w:fldData xml:space="preserve">PEVuZE5vdGU+PENpdGU+PEF1dGhvcj5TYXJ3ZXI8L0F1dGhvcj48WWVhcj4yMDA0PC9ZZWFyPjxS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</w:fldData>
        </w:fldChar>
      </w:r>
      <w:r w:rsidR="00D20560" w:rsidRPr="00601777">
        <w:instrText xml:space="preserve"> ADDIN EN.CITE </w:instrText>
      </w:r>
      <w:r w:rsidR="00D20560" w:rsidRPr="00601777">
        <w:fldChar w:fldCharType="begin">
          <w:fldData xml:space="preserve">PEVuZE5vdGU+PENpdGU+PEF1dGhvcj5TYXJ3ZXI8L0F1dGhvcj48WWVhcj4yMDA0PC9ZZWFyPjxS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</w:fldData>
        </w:fldChar>
      </w:r>
      <w:r w:rsidR="00D20560" w:rsidRPr="00601777">
        <w:instrText xml:space="preserve"> ADDIN EN.CITE.DATA </w:instrText>
      </w:r>
      <w:r w:rsidR="00D20560" w:rsidRPr="00601777">
        <w:fldChar w:fldCharType="end"/>
      </w:r>
      <w:r w:rsidR="00D20560" w:rsidRPr="00601777">
        <w:fldChar w:fldCharType="separate"/>
      </w:r>
      <w:r w:rsidR="00D20560" w:rsidRPr="00601777">
        <w:rPr>
          <w:noProof/>
          <w:vertAlign w:val="superscript"/>
        </w:rPr>
        <w:t>(</w:t>
      </w:r>
      <w:hyperlink w:anchor="_ENREF_5" w:tooltip="Markey, 2009 #491" w:history="1">
        <w:r w:rsidR="00422FAF" w:rsidRPr="00601777">
          <w:rPr>
            <w:noProof/>
            <w:vertAlign w:val="superscript"/>
          </w:rPr>
          <w:t>5</w:t>
        </w:r>
      </w:hyperlink>
      <w:r w:rsidR="00D20560" w:rsidRPr="00601777">
        <w:rPr>
          <w:noProof/>
          <w:vertAlign w:val="superscript"/>
        </w:rPr>
        <w:t xml:space="preserve">, </w:t>
      </w:r>
      <w:hyperlink w:anchor="_ENREF_9" w:tooltip="Pertschuk, 1998 #490" w:history="1">
        <w:r w:rsidR="00422FAF" w:rsidRPr="00601777">
          <w:rPr>
            <w:noProof/>
            <w:vertAlign w:val="superscript"/>
          </w:rPr>
          <w:t>9</w:t>
        </w:r>
      </w:hyperlink>
      <w:r w:rsidR="00D20560" w:rsidRPr="00601777">
        <w:rPr>
          <w:noProof/>
          <w:vertAlign w:val="superscript"/>
        </w:rPr>
        <w:t xml:space="preserve">, </w:t>
      </w:r>
      <w:hyperlink w:anchor="_ENREF_10" w:tooltip="Sarwer, 2004 #487" w:history="1">
        <w:r w:rsidR="00422FAF" w:rsidRPr="00601777">
          <w:rPr>
            <w:noProof/>
            <w:vertAlign w:val="superscript"/>
          </w:rPr>
          <w:t>10</w:t>
        </w:r>
      </w:hyperlink>
      <w:r w:rsidR="00D20560" w:rsidRPr="00601777">
        <w:rPr>
          <w:noProof/>
          <w:vertAlign w:val="superscript"/>
        </w:rPr>
        <w:t>)</w:t>
      </w:r>
      <w:r w:rsidR="00D20560" w:rsidRPr="00601777">
        <w:fldChar w:fldCharType="end"/>
      </w:r>
      <w:r w:rsidR="00D20560" w:rsidRPr="00601777">
        <w:t xml:space="preserve"> </w:t>
      </w:r>
      <w:r w:rsidR="00216E7E" w:rsidRPr="00601777">
        <w:t xml:space="preserve">and adds to the literature by showing that bullying involvement during adolescence is </w:t>
      </w:r>
      <w:r w:rsidR="00774083" w:rsidRPr="00601777">
        <w:t>an important</w:t>
      </w:r>
      <w:r w:rsidR="00216E7E" w:rsidRPr="00601777">
        <w:t xml:space="preserve"> driver of reduced body esteem and </w:t>
      </w:r>
      <w:r w:rsidR="007F64CB" w:rsidRPr="00601777">
        <w:t>emotional</w:t>
      </w:r>
      <w:r w:rsidR="00216E7E" w:rsidRPr="00601777">
        <w:t xml:space="preserve"> functioning. </w:t>
      </w:r>
      <w:r w:rsidR="007E1A48" w:rsidRPr="00601777">
        <w:t xml:space="preserve">There is now ample evidence that </w:t>
      </w:r>
      <w:r w:rsidR="00EB4E84" w:rsidRPr="00601777">
        <w:t>p</w:t>
      </w:r>
      <w:r w:rsidR="00FC50DA" w:rsidRPr="00601777">
        <w:t>eer victimization</w:t>
      </w:r>
      <w:r w:rsidR="000C6475" w:rsidRPr="00601777">
        <w:t xml:space="preserve"> is a childhood trauma that </w:t>
      </w:r>
      <w:r w:rsidR="00FC50DA" w:rsidRPr="00601777">
        <w:t>negatively affects</w:t>
      </w:r>
      <w:r w:rsidR="00327B5B" w:rsidRPr="00601777">
        <w:t xml:space="preserve"> psychological functioning</w:t>
      </w:r>
      <w:r w:rsidR="000C6475" w:rsidRPr="00601777">
        <w:t>,</w:t>
      </w:r>
      <w:r w:rsidR="00327B5B" w:rsidRPr="00601777">
        <w:t xml:space="preserve"> </w:t>
      </w:r>
      <w:r w:rsidR="003A65C5" w:rsidRPr="00601777">
        <w:t>both concurrently and longitudinally</w:t>
      </w:r>
      <w:r w:rsidR="00152370" w:rsidRPr="00601777">
        <w:t>.</w:t>
      </w:r>
      <w:r w:rsidR="00E62288" w:rsidRPr="00601777">
        <w:fldChar w:fldCharType="begin">
          <w:fldData xml:space="preserve">PEVuZE5vdGU+PENpdGU+PEF1dGhvcj5MZXJleWE8L0F1dGhvcj48WWVhcj4yMDE1PC9ZZWFyPjxS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MZXJleWE8L0F1dGhvcj48WWVhcj4yMDE1PC9ZZWFyPjxS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E62288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28" w:tooltip="Stapinski, 2014 #500" w:history="1">
        <w:r w:rsidR="00422FAF" w:rsidRPr="00601777">
          <w:rPr>
            <w:noProof/>
            <w:vertAlign w:val="superscript"/>
          </w:rPr>
          <w:t>28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2" w:tooltip="Wolke, 2014 #519" w:history="1">
        <w:r w:rsidR="00422FAF" w:rsidRPr="00601777">
          <w:rPr>
            <w:noProof/>
            <w:vertAlign w:val="superscript"/>
          </w:rPr>
          <w:t>32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3" w:tooltip="Lereya, 2015 #808" w:history="1">
        <w:r w:rsidR="00422FAF" w:rsidRPr="00601777">
          <w:rPr>
            <w:noProof/>
            <w:vertAlign w:val="superscript"/>
          </w:rPr>
          <w:t>33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59" w:tooltip="Lereya, 2015 #518" w:history="1">
        <w:r w:rsidR="00422FAF" w:rsidRPr="00601777">
          <w:rPr>
            <w:noProof/>
            <w:vertAlign w:val="superscript"/>
          </w:rPr>
          <w:t>59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60" w:tooltip="Takizawa, 2014 #382" w:history="1">
        <w:r w:rsidR="00422FAF" w:rsidRPr="00601777">
          <w:rPr>
            <w:noProof/>
            <w:vertAlign w:val="superscript"/>
          </w:rPr>
          <w:t>60</w:t>
        </w:r>
      </w:hyperlink>
      <w:r w:rsidR="00D52753" w:rsidRPr="00601777">
        <w:rPr>
          <w:noProof/>
          <w:vertAlign w:val="superscript"/>
        </w:rPr>
        <w:t>)</w:t>
      </w:r>
      <w:r w:rsidR="00E62288" w:rsidRPr="00601777">
        <w:fldChar w:fldCharType="end"/>
      </w:r>
      <w:r w:rsidR="00152370" w:rsidRPr="00601777">
        <w:t xml:space="preserve"> </w:t>
      </w:r>
      <w:r w:rsidR="00FC50DA" w:rsidRPr="00601777">
        <w:t>Childhood t</w:t>
      </w:r>
      <w:r w:rsidR="000C6475" w:rsidRPr="00601777">
        <w:t>rauma has been associated with poor post</w:t>
      </w:r>
      <w:r w:rsidR="00B529B3" w:rsidRPr="00601777">
        <w:t>-</w:t>
      </w:r>
      <w:r w:rsidR="000C6475" w:rsidRPr="00601777">
        <w:t xml:space="preserve">operative outcomes (despite a technically good result) and an increased rate of recurrent </w:t>
      </w:r>
      <w:r w:rsidR="00FC50DA" w:rsidRPr="00601777">
        <w:t xml:space="preserve">cosmetic </w:t>
      </w:r>
      <w:r w:rsidR="000C6475" w:rsidRPr="00601777">
        <w:t>procedures.</w:t>
      </w:r>
      <w:r w:rsidR="000C23DF" w:rsidRPr="00601777">
        <w:fldChar w:fldCharType="begin"/>
      </w:r>
      <w:r w:rsidR="00D52753" w:rsidRPr="00601777">
        <w:instrText xml:space="preserve"> ADDIN EN.CITE &lt;EndNote&gt;&lt;Cite&gt;&lt;Author&gt;Constantian&lt;/Author&gt;&lt;Year&gt;2014&lt;/Year&gt;&lt;RecNum&gt;809&lt;/RecNum&gt;&lt;DisplayText&gt;&lt;style face="superscript"&gt;(61)&lt;/style&gt;&lt;/DisplayText&gt;&lt;record&gt;&lt;rec-number&gt;809&lt;/rec-number&gt;&lt;foreign-keys&gt;&lt;key app="EN" db-id="w090evv90fee06efxr1xrp2oe5vsra5wwt9z" timestamp="1466423609"&gt;809&lt;/key&gt;&lt;/foreign-keys&gt;&lt;ref-type name="Journal Article"&gt;17&lt;/ref-type&gt;&lt;contributors&gt;&lt;authors&gt;&lt;author&gt;Constantian, Mark B&lt;/author&gt;&lt;author&gt;Lin, Chee Paul&lt;/author&gt;&lt;/authors&gt;&lt;/contributors&gt;&lt;titles&gt;&lt;title&gt;Why some patients are unhappy: Part 2. Relationship of nasal shape and trauma history to surgical success&lt;/title&gt;&lt;secondary-title&gt;Plastic and reconstructive surgery&lt;/secondary-title&gt;&lt;/titles&gt;&lt;periodical&gt;&lt;full-title&gt;Plastic and Reconstructive Surgery&lt;/full-title&gt;&lt;abbr-1&gt;Plast. Reconstr. Surg.&lt;/abbr-1&gt;&lt;abbr-2&gt;Plast Reconstr Surg&lt;/abbr-2&gt;&lt;abbr-3&gt;Plastic &amp;amp; Reconstructive Surgery&lt;/abbr-3&gt;&lt;/periodical&gt;&lt;pages&gt;836-851&lt;/pages&gt;&lt;volume&gt;134&lt;/volume&gt;&lt;number&gt;4&lt;/number&gt;&lt;dates&gt;&lt;year&gt;2014&lt;/year&gt;&lt;/dates&gt;&lt;isbn&gt;0032-1052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1" w:tooltip="Constantian, 2014 #809" w:history="1">
        <w:r w:rsidR="00422FAF" w:rsidRPr="00601777">
          <w:rPr>
            <w:noProof/>
            <w:vertAlign w:val="superscript"/>
          </w:rPr>
          <w:t>6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7E1A48" w:rsidRPr="00601777">
        <w:t xml:space="preserve"> Thus</w:t>
      </w:r>
      <w:r w:rsidR="00B529B3" w:rsidRPr="00601777">
        <w:t>,</w:t>
      </w:r>
      <w:r w:rsidR="007E1A48" w:rsidRPr="00601777">
        <w:t xml:space="preserve"> those who are victims of bullying are at increased risk o</w:t>
      </w:r>
      <w:r w:rsidR="00B529B3" w:rsidRPr="00601777">
        <w:t>f</w:t>
      </w:r>
      <w:r w:rsidR="007E1A48" w:rsidRPr="00601777">
        <w:t xml:space="preserve"> </w:t>
      </w:r>
      <w:r w:rsidR="00B529B3" w:rsidRPr="00601777">
        <w:t>seeking</w:t>
      </w:r>
      <w:r w:rsidR="007E1A48" w:rsidRPr="00601777">
        <w:t xml:space="preserve"> cosmetic surgery and we speculate, less likely to be satisfied with the outcome due to poorer psychological functioning</w:t>
      </w:r>
      <w:r w:rsidR="00161FA1" w:rsidRPr="00601777">
        <w:t xml:space="preserve"> </w:t>
      </w:r>
      <w:r w:rsidR="007F64CB" w:rsidRPr="00601777">
        <w:t>related to symptoms</w:t>
      </w:r>
      <w:r w:rsidR="00161FA1" w:rsidRPr="00601777">
        <w:t xml:space="preserve"> </w:t>
      </w:r>
      <w:r w:rsidR="00CB529C" w:rsidRPr="00601777">
        <w:t xml:space="preserve">of </w:t>
      </w:r>
      <w:r w:rsidR="009920E2" w:rsidRPr="00601777">
        <w:t>body dysmorphia</w:t>
      </w:r>
      <w:r w:rsidR="00D20560" w:rsidRPr="00601777">
        <w:t>,</w:t>
      </w:r>
      <w:r w:rsidR="009920E2" w:rsidRPr="00601777">
        <w:fldChar w:fldCharType="begin">
          <w:fldData xml:space="preserve">PEVuZE5vdGU+PENpdGU+PEF1dGhvcj5kZSBCcml0bzwvQXV0aG9yPjxZZWFyPjIwMTY8L1llYXI+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ZSBCcml0bzwvQXV0aG9yPjxZZWFyPjIwMTY8L1llYXI+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9920E2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2" w:tooltip="de Brito, 2016 #904" w:history="1">
        <w:r w:rsidR="00422FAF" w:rsidRPr="00601777">
          <w:rPr>
            <w:noProof/>
            <w:vertAlign w:val="superscript"/>
          </w:rPr>
          <w:t>12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1" w:tooltip="Wolke, 2008 #263" w:history="1">
        <w:r w:rsidR="00422FAF" w:rsidRPr="00601777">
          <w:rPr>
            <w:noProof/>
            <w:vertAlign w:val="superscript"/>
          </w:rPr>
          <w:t>31</w:t>
        </w:r>
      </w:hyperlink>
      <w:r w:rsidR="00D52753" w:rsidRPr="00601777">
        <w:rPr>
          <w:noProof/>
          <w:vertAlign w:val="superscript"/>
        </w:rPr>
        <w:t>)</w:t>
      </w:r>
      <w:r w:rsidR="009920E2" w:rsidRPr="00601777">
        <w:fldChar w:fldCharType="end"/>
      </w:r>
      <w:r w:rsidR="009920E2" w:rsidRPr="00601777">
        <w:t xml:space="preserve"> which </w:t>
      </w:r>
      <w:r w:rsidR="00D65EE3" w:rsidRPr="00601777">
        <w:t>are</w:t>
      </w:r>
      <w:r w:rsidR="009920E2" w:rsidRPr="00601777">
        <w:t xml:space="preserve"> present in approximately one fifth of cosmetic surgery </w:t>
      </w:r>
      <w:r w:rsidR="00774083" w:rsidRPr="00601777">
        <w:t>candidates</w:t>
      </w:r>
      <w:r w:rsidR="007E1A48" w:rsidRPr="00601777">
        <w:t>.</w:t>
      </w:r>
      <w:r w:rsidR="00161FA1" w:rsidRPr="00601777">
        <w:fldChar w:fldCharType="begin"/>
      </w:r>
      <w:r w:rsidR="00D52753" w:rsidRPr="00601777">
        <w:instrText xml:space="preserve"> ADDIN EN.CITE &lt;EndNote&gt;&lt;Cite&gt;&lt;Author&gt;Veale&lt;/Author&gt;&lt;Year&gt;2016&lt;/Year&gt;&lt;RecNum&gt;946&lt;/RecNum&gt;&lt;IDText&gt;Body dysmorphic disorder in different settings: A systematic review and estimated weighted prevalence&lt;/IDText&gt;&lt;DisplayText&gt;&lt;style face="superscript"&gt;(62)&lt;/style&gt;&lt;/DisplayText&gt;&lt;record&gt;&lt;rec-number&gt;946&lt;/rec-number&gt;&lt;foreign-keys&gt;&lt;key app="EN" db-id="w090evv90fee06efxr1xrp2oe5vsra5wwt9z" timestamp="1473668578"&gt;946&lt;/key&gt;&lt;/foreign-keys&gt;&lt;ref-type name="Journal Article"&gt;17&lt;/ref-type&gt;&lt;contributors&gt;&lt;authors&gt;&lt;author&gt;Veale, David&lt;/author&gt;&lt;author&gt;Gledhill, Lucinda J&lt;/author&gt;&lt;author&gt;Christodoulou, Polyxeni&lt;/author&gt;&lt;author&gt;Hodsoll, John&lt;/author&gt;&lt;/authors&gt;&lt;/contributors&gt;&lt;titles&gt;&lt;title&gt;Body dysmorphic disorder in different settings: A systematic review and estimated weighted prevalence&lt;/title&gt;&lt;secondary-title&gt;Body Image&lt;/secondary-title&gt;&lt;/titles&gt;&lt;pages&gt;168-186&lt;/pages&gt;&lt;volume&gt;18&lt;/volume&gt;&lt;dates&gt;&lt;year&gt;2016&lt;/year&gt;&lt;/dates&gt;&lt;isbn&gt;1740-1445&lt;/isbn&gt;&lt;urls&gt;&lt;/urls&gt;&lt;/record&gt;&lt;/Cite&gt;&lt;/EndNote&gt;</w:instrText>
      </w:r>
      <w:r w:rsidR="00161FA1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2" w:tooltip="Veale, 2016 #946" w:history="1">
        <w:r w:rsidR="00422FAF" w:rsidRPr="00601777">
          <w:rPr>
            <w:noProof/>
            <w:vertAlign w:val="superscript"/>
          </w:rPr>
          <w:t>62</w:t>
        </w:r>
      </w:hyperlink>
      <w:r w:rsidR="00D52753" w:rsidRPr="00601777">
        <w:rPr>
          <w:noProof/>
          <w:vertAlign w:val="superscript"/>
        </w:rPr>
        <w:t>)</w:t>
      </w:r>
      <w:r w:rsidR="00161FA1" w:rsidRPr="00601777">
        <w:fldChar w:fldCharType="end"/>
      </w:r>
      <w:r w:rsidR="007E1A48" w:rsidRPr="00601777">
        <w:t xml:space="preserve"> </w:t>
      </w:r>
      <w:r w:rsidR="00327B5B" w:rsidRPr="00601777">
        <w:t xml:space="preserve">Thirdly, </w:t>
      </w:r>
      <w:r w:rsidR="00EB4E84" w:rsidRPr="00601777">
        <w:t>this study showed</w:t>
      </w:r>
      <w:r w:rsidR="00FC50DA" w:rsidRPr="00601777">
        <w:t xml:space="preserve"> that </w:t>
      </w:r>
      <w:r w:rsidR="00327B5B" w:rsidRPr="00601777">
        <w:t xml:space="preserve">adolescents who bully others </w:t>
      </w:r>
      <w:r w:rsidR="00FC50DA" w:rsidRPr="00601777">
        <w:t xml:space="preserve">also </w:t>
      </w:r>
      <w:r w:rsidR="00327B5B" w:rsidRPr="00601777">
        <w:t>have a</w:t>
      </w:r>
      <w:r w:rsidR="00176885" w:rsidRPr="00601777">
        <w:t>n increased</w:t>
      </w:r>
      <w:r w:rsidR="00327B5B" w:rsidRPr="00601777">
        <w:t xml:space="preserve"> desire for </w:t>
      </w:r>
      <w:r w:rsidR="00327B5B" w:rsidRPr="00601777">
        <w:lastRenderedPageBreak/>
        <w:t>cosmetic surgery</w:t>
      </w:r>
      <w:r w:rsidR="00D028E8" w:rsidRPr="00601777">
        <w:t xml:space="preserve">, </w:t>
      </w:r>
      <w:r w:rsidR="00176885" w:rsidRPr="00601777">
        <w:t>which</w:t>
      </w:r>
      <w:r w:rsidR="00EB4E84" w:rsidRPr="00601777">
        <w:t xml:space="preserve"> wa</w:t>
      </w:r>
      <w:r w:rsidR="007E1A48" w:rsidRPr="00601777">
        <w:t>s</w:t>
      </w:r>
      <w:r w:rsidR="00D028E8" w:rsidRPr="00601777">
        <w:t xml:space="preserve"> unrelated to psychological functioning.</w:t>
      </w:r>
      <w:r w:rsidR="006D6BFC" w:rsidRPr="00601777">
        <w:t xml:space="preserve"> Pure b</w:t>
      </w:r>
      <w:r w:rsidR="00327B5B" w:rsidRPr="00601777">
        <w:t xml:space="preserve">ullies generally have good psychological </w:t>
      </w:r>
      <w:r w:rsidR="006D6BFC" w:rsidRPr="00601777">
        <w:t>and physical health</w:t>
      </w:r>
      <w:r w:rsidR="007E15FC" w:rsidRPr="00601777">
        <w:t>, are well known</w:t>
      </w:r>
      <w:r w:rsidR="00327B5B" w:rsidRPr="00601777">
        <w:t xml:space="preserve"> and </w:t>
      </w:r>
      <w:r w:rsidR="00D028E8" w:rsidRPr="00601777">
        <w:t>often</w:t>
      </w:r>
      <w:r w:rsidR="00327B5B" w:rsidRPr="00601777">
        <w:t xml:space="preserve"> popular in the peer group.</w:t>
      </w:r>
      <w:r w:rsidR="00386192" w:rsidRPr="00601777">
        <w:fldChar w:fldCharType="begin">
          <w:fldData xml:space="preserve">PEVuZE5vdGU+PENpdGU+PEF1dGhvcj5KdXZvbmVuPC9BdXRob3I+PFllYXI+MjAwMzwvWWVhcj48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dXZvbmVuPC9BdXRob3I+PFllYXI+MjAwMzwvWWVhcj48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386192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7" w:tooltip="Juvonen, 2003 #23996" w:history="1">
        <w:r w:rsidR="00422FAF" w:rsidRPr="00601777">
          <w:rPr>
            <w:noProof/>
            <w:vertAlign w:val="superscript"/>
          </w:rPr>
          <w:t>37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8" w:tooltip="Wolke, 2013 #185" w:history="1">
        <w:r w:rsidR="00422FAF" w:rsidRPr="00601777">
          <w:rPr>
            <w:noProof/>
            <w:vertAlign w:val="superscript"/>
          </w:rPr>
          <w:t>38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63" w:tooltip="de Bruyn, 2010 #901" w:history="1">
        <w:r w:rsidR="00422FAF" w:rsidRPr="00601777">
          <w:rPr>
            <w:noProof/>
            <w:vertAlign w:val="superscript"/>
          </w:rPr>
          <w:t>63</w:t>
        </w:r>
      </w:hyperlink>
      <w:r w:rsidR="00D52753" w:rsidRPr="00601777">
        <w:rPr>
          <w:noProof/>
          <w:vertAlign w:val="superscript"/>
        </w:rPr>
        <w:t>)</w:t>
      </w:r>
      <w:r w:rsidR="00386192" w:rsidRPr="00601777">
        <w:fldChar w:fldCharType="end"/>
      </w:r>
      <w:r w:rsidR="00327B5B" w:rsidRPr="00601777">
        <w:t xml:space="preserve"> </w:t>
      </w:r>
      <w:r w:rsidR="006D6BFC" w:rsidRPr="00601777">
        <w:t xml:space="preserve">Thus, </w:t>
      </w:r>
      <w:r w:rsidR="00D2033C" w:rsidRPr="00601777">
        <w:t xml:space="preserve">for </w:t>
      </w:r>
      <w:r w:rsidR="006D6BFC" w:rsidRPr="00601777">
        <w:t>b</w:t>
      </w:r>
      <w:r w:rsidR="00327B5B" w:rsidRPr="00601777">
        <w:t>ullies</w:t>
      </w:r>
      <w:r w:rsidR="00D2033C" w:rsidRPr="00601777">
        <w:t>,</w:t>
      </w:r>
      <w:r w:rsidR="006D6BFC" w:rsidRPr="00601777">
        <w:t xml:space="preserve"> cosmetic surgery </w:t>
      </w:r>
      <w:r w:rsidR="00327B5B" w:rsidRPr="00601777">
        <w:t xml:space="preserve">may </w:t>
      </w:r>
      <w:r w:rsidR="006D6BFC" w:rsidRPr="00601777">
        <w:t>simply be another ta</w:t>
      </w:r>
      <w:r w:rsidR="00FC50DA" w:rsidRPr="00601777">
        <w:t xml:space="preserve">ctic to increase social status, i.e., </w:t>
      </w:r>
      <w:r w:rsidR="00176885" w:rsidRPr="00601777">
        <w:t>another strategy</w:t>
      </w:r>
      <w:r w:rsidR="006D6BFC" w:rsidRPr="00601777">
        <w:t xml:space="preserve"> to </w:t>
      </w:r>
      <w:r w:rsidR="007E15FC" w:rsidRPr="00601777">
        <w:t xml:space="preserve">look good and </w:t>
      </w:r>
      <w:r w:rsidR="006D6BFC" w:rsidRPr="00601777">
        <w:t>achieve dominance</w:t>
      </w:r>
      <w:r w:rsidR="00EB4E84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Copeland&lt;/Author&gt;&lt;Year&gt;2015&lt;/Year&gt;&lt;RecNum&gt;751&lt;/RecNum&gt;&lt;DisplayText&gt;&lt;style face="superscript"&gt;(30)&lt;/style&gt;&lt;/DisplayText&gt;&lt;record&gt;&lt;rec-number&gt;751&lt;/rec-number&gt;&lt;foreign-keys&gt;&lt;key app="EN" db-id="w090evv90fee06efxr1xrp2oe5vsra5wwt9z" timestamp="1458297261"&gt;751&lt;/key&gt;&lt;/foreign-keys&gt;&lt;ref-type name="Journal Article"&gt;17&lt;/ref-type&gt;&lt;contributors&gt;&lt;authors&gt;&lt;author&gt;Copeland, William E&lt;/author&gt;&lt;author&gt;Bulik, Cynthia M&lt;/author&gt;&lt;author&gt;Zucker, Nancy&lt;/author&gt;&lt;author&gt;Wolke, Dieter&lt;/author&gt;&lt;author&gt;Lereya, Suzet Tanya&lt;/author&gt;&lt;author&gt;Costello, Elizabeth Jane&lt;/author&gt;&lt;/authors&gt;&lt;/contributors&gt;&lt;titles&gt;&lt;title&gt;Does childhood bullying predict eating disorder symptoms? A prospective, longitudinal analysis&lt;/title&gt;&lt;secondary-title&gt;International Journal of Eating Disorders&lt;/secondary-title&gt;&lt;/titles&gt;&lt;periodical&gt;&lt;full-title&gt;International Journal of Eating Disorders&lt;/full-title&gt;&lt;abbr-1&gt;Int. J. Eat. Disord.&lt;/abbr-1&gt;&lt;abbr-2&gt;Int J Eat Disord&lt;/abbr-2&gt;&lt;/periodical&gt;&lt;pages&gt;1141-1149&lt;/pages&gt;&lt;volume&gt;48&lt;/volume&gt;&lt;number&gt;8&lt;/number&gt;&lt;dates&gt;&lt;year&gt;2015&lt;/year&gt;&lt;/dates&gt;&lt;isbn&gt;1098-108X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0" w:tooltip="Copeland, 2015 #751" w:history="1">
        <w:r w:rsidR="00422FAF" w:rsidRPr="00601777">
          <w:rPr>
            <w:noProof/>
            <w:vertAlign w:val="superscript"/>
          </w:rPr>
          <w:t>30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327B5B" w:rsidRPr="00601777">
        <w:t xml:space="preserve"> </w:t>
      </w:r>
    </w:p>
    <w:p w14:paraId="7D0E15C9" w14:textId="5A4DBE9C" w:rsidR="005E7C7D" w:rsidRPr="00601777" w:rsidRDefault="00D2033C" w:rsidP="00FF0637">
      <w:pPr>
        <w:spacing w:line="480" w:lineRule="auto"/>
      </w:pPr>
      <w:r w:rsidRPr="00601777">
        <w:t xml:space="preserve">Another new contribution is the </w:t>
      </w:r>
      <w:r w:rsidR="003F77A6" w:rsidRPr="00601777">
        <w:t xml:space="preserve">lack of </w:t>
      </w:r>
      <w:r w:rsidRPr="00601777">
        <w:t>sex differences</w:t>
      </w:r>
      <w:r w:rsidR="003D7A1E" w:rsidRPr="00601777">
        <w:t xml:space="preserve"> in the pathway from being bullied to cosmetic surgery desire</w:t>
      </w:r>
      <w:r w:rsidR="003F77A6" w:rsidRPr="00601777">
        <w:t>.</w:t>
      </w:r>
      <w:r w:rsidRPr="00601777">
        <w:t xml:space="preserve"> </w:t>
      </w:r>
      <w:r w:rsidR="002110E5" w:rsidRPr="00601777">
        <w:t>Although</w:t>
      </w:r>
      <w:r w:rsidR="005E7C7D" w:rsidRPr="00601777">
        <w:t xml:space="preserve"> desire for cosmetic surgery </w:t>
      </w:r>
      <w:r w:rsidR="002110E5" w:rsidRPr="00601777">
        <w:t>wa</w:t>
      </w:r>
      <w:r w:rsidR="003D7A1E" w:rsidRPr="00601777">
        <w:t xml:space="preserve">s </w:t>
      </w:r>
      <w:r w:rsidR="005E7C7D" w:rsidRPr="00601777">
        <w:t xml:space="preserve">greater in girls than in boys, </w:t>
      </w:r>
      <w:r w:rsidR="003D7A1E" w:rsidRPr="00601777">
        <w:t>bullied</w:t>
      </w:r>
      <w:r w:rsidR="005E7C7D" w:rsidRPr="00601777">
        <w:t xml:space="preserve"> boys and girls </w:t>
      </w:r>
      <w:r w:rsidR="002110E5" w:rsidRPr="00601777">
        <w:t xml:space="preserve">are </w:t>
      </w:r>
      <w:r w:rsidR="005E7C7D" w:rsidRPr="00601777">
        <w:t>both at increased risk of body dysmorphic symptoms as adults,</w:t>
      </w:r>
      <w:r w:rsidR="005E7C7D" w:rsidRPr="00601777">
        <w:fldChar w:fldCharType="begin">
          <w:fldData xml:space="preserve">PEVuZE5vdGU+PENpdGU+PEF1dGhvcj5kZSBCcml0bzwvQXV0aG9yPjxZZWFyPjIwMTY8L1llYXI+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ZSBCcml0bzwvQXV0aG9yPjxZZWFyPjIwMTY8L1llYXI+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5E7C7D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2" w:tooltip="de Brito, 2016 #904" w:history="1">
        <w:r w:rsidR="00422FAF" w:rsidRPr="00601777">
          <w:rPr>
            <w:noProof/>
            <w:vertAlign w:val="superscript"/>
          </w:rPr>
          <w:t>12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31" w:tooltip="Wolke, 2008 #263" w:history="1">
        <w:r w:rsidR="00422FAF" w:rsidRPr="00601777">
          <w:rPr>
            <w:noProof/>
            <w:vertAlign w:val="superscript"/>
          </w:rPr>
          <w:t>31</w:t>
        </w:r>
      </w:hyperlink>
      <w:r w:rsidR="00D52753" w:rsidRPr="00601777">
        <w:rPr>
          <w:noProof/>
          <w:vertAlign w:val="superscript"/>
        </w:rPr>
        <w:t>)</w:t>
      </w:r>
      <w:r w:rsidR="005E7C7D" w:rsidRPr="00601777">
        <w:fldChar w:fldCharType="end"/>
      </w:r>
      <w:r w:rsidR="005E7C7D" w:rsidRPr="00601777">
        <w:t xml:space="preserve"> and therefore may equally want to change their appearance</w:t>
      </w:r>
      <w:r w:rsidR="002D0E81" w:rsidRPr="00601777">
        <w:t xml:space="preserve"> through cosmetic surgery</w:t>
      </w:r>
      <w:r w:rsidR="005E7C7D" w:rsidRPr="00601777">
        <w:t xml:space="preserve">. </w:t>
      </w:r>
      <w:r w:rsidR="000B75A6" w:rsidRPr="00601777">
        <w:t>The lower prevalence of cosmetic surgery amongst males might suggest that they alter their body in other ways, like body building</w:t>
      </w:r>
      <w:r w:rsidR="000C23DF" w:rsidRPr="00601777">
        <w:fldChar w:fldCharType="begin"/>
      </w:r>
      <w:r w:rsidR="00D52753" w:rsidRPr="00601777">
        <w:instrText xml:space="preserve"> ADDIN EN.CITE &lt;EndNote&gt;&lt;Cite&gt;&lt;Author&gt;Wolke&lt;/Author&gt;&lt;Year&gt;2008&lt;/Year&gt;&lt;RecNum&gt;263&lt;/RecNum&gt;&lt;DisplayText&gt;&lt;style face="superscript"&gt;(31)&lt;/style&gt;&lt;/DisplayText&gt;&lt;record&gt;&lt;rec-number&gt;263&lt;/rec-number&gt;&lt;foreign-keys&gt;&lt;key app="EN" db-id="w090evv90fee06efxr1xrp2oe5vsra5wwt9z" timestamp="1438772068"&gt;263&lt;/key&gt;&lt;key app="ENWeb" db-id=""&gt;0&lt;/key&gt;&lt;/foreign-keys&gt;&lt;ref-type name="Journal Article"&gt;17&lt;/ref-type&gt;&lt;contributors&gt;&lt;authors&gt;&lt;author&gt;Wolke, Dieter&lt;/author&gt;&lt;author&gt;Sapouna, Maria&lt;/author&gt;&lt;/authors&gt;&lt;/contributors&gt;&lt;titles&gt;&lt;title&gt;Big men feeling small: Childhood bullying experience, muscle dysmorphia and other mental health problems in bodybuilders&lt;/title&gt;&lt;secondary-title&gt;Psychology of Sport and Exercise&lt;/secondary-title&gt;&lt;/titles&gt;&lt;periodical&gt;&lt;full-title&gt;Psychology of Sport and Exercise&lt;/full-title&gt;&lt;abbr-1&gt;Psychol. Sport Exerc.&lt;/abbr-1&gt;&lt;abbr-2&gt;Psychol Sport Exerc&lt;/abbr-2&gt;&lt;abbr-3&gt;Psychology of Sport &amp;amp; Exercise&lt;/abbr-3&gt;&lt;/periodical&gt;&lt;pages&gt;595-604&lt;/pages&gt;&lt;volume&gt;9&lt;/volume&gt;&lt;number&gt;5&lt;/number&gt;&lt;dates&gt;&lt;year&gt;2008&lt;/year&gt;&lt;/dates&gt;&lt;isbn&gt;1469-0292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1" w:tooltip="Wolke, 2008 #263" w:history="1">
        <w:r w:rsidR="00422FAF" w:rsidRPr="00601777">
          <w:rPr>
            <w:noProof/>
            <w:vertAlign w:val="superscript"/>
          </w:rPr>
          <w:t>3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0B75A6" w:rsidRPr="00601777">
        <w:t xml:space="preserve"> or disordered eating.</w:t>
      </w:r>
      <w:r w:rsidR="000C23DF" w:rsidRPr="00601777">
        <w:fldChar w:fldCharType="begin"/>
      </w:r>
      <w:r w:rsidR="00D52753" w:rsidRPr="00601777">
        <w:instrText xml:space="preserve"> ADDIN EN.CITE &lt;EndNote&gt;&lt;Cite&gt;&lt;Author&gt;Copeland&lt;/Author&gt;&lt;Year&gt;2015&lt;/Year&gt;&lt;RecNum&gt;751&lt;/RecNum&gt;&lt;DisplayText&gt;&lt;style face="superscript"&gt;(30)&lt;/style&gt;&lt;/DisplayText&gt;&lt;record&gt;&lt;rec-number&gt;751&lt;/rec-number&gt;&lt;foreign-keys&gt;&lt;key app="EN" db-id="w090evv90fee06efxr1xrp2oe5vsra5wwt9z" timestamp="1458297261"&gt;751&lt;/key&gt;&lt;/foreign-keys&gt;&lt;ref-type name="Journal Article"&gt;17&lt;/ref-type&gt;&lt;contributors&gt;&lt;authors&gt;&lt;author&gt;Copeland, William E&lt;/author&gt;&lt;author&gt;Bulik, Cynthia M&lt;/author&gt;&lt;author&gt;Zucker, Nancy&lt;/author&gt;&lt;author&gt;Wolke, Dieter&lt;/author&gt;&lt;author&gt;Lereya, Suzet Tanya&lt;/author&gt;&lt;author&gt;Costello, Elizabeth Jane&lt;/author&gt;&lt;/authors&gt;&lt;/contributors&gt;&lt;titles&gt;&lt;title&gt;Does childhood bullying predict eating disorder symptoms? A prospective, longitudinal analysis&lt;/title&gt;&lt;secondary-title&gt;International Journal of Eating Disorders&lt;/secondary-title&gt;&lt;/titles&gt;&lt;periodical&gt;&lt;full-title&gt;International Journal of Eating Disorders&lt;/full-title&gt;&lt;abbr-1&gt;Int. J. Eat. Disord.&lt;/abbr-1&gt;&lt;abbr-2&gt;Int J Eat Disord&lt;/abbr-2&gt;&lt;/periodical&gt;&lt;pages&gt;1141-1149&lt;/pages&gt;&lt;volume&gt;48&lt;/volume&gt;&lt;number&gt;8&lt;/number&gt;&lt;dates&gt;&lt;year&gt;2015&lt;/year&gt;&lt;/dates&gt;&lt;isbn&gt;1098-108X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30" w:tooltip="Copeland, 2015 #751" w:history="1">
        <w:r w:rsidR="00422FAF" w:rsidRPr="00601777">
          <w:rPr>
            <w:noProof/>
            <w:vertAlign w:val="superscript"/>
          </w:rPr>
          <w:t>30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D4783C" w:rsidRPr="00601777">
        <w:t xml:space="preserve"> </w:t>
      </w:r>
      <w:r w:rsidR="000B75A6" w:rsidRPr="00601777">
        <w:t>When males do undergo cosmetic surgery they are more likely to have poorer outcomes</w:t>
      </w:r>
      <w:r w:rsidR="000C23DF" w:rsidRPr="00601777">
        <w:fldChar w:fldCharType="begin"/>
      </w:r>
      <w:r w:rsidR="00D52753" w:rsidRPr="00601777">
        <w:instrText xml:space="preserve"> ADDIN EN.CITE &lt;EndNote&gt;&lt;Cite&gt;&lt;Author&gt;Honigman&lt;/Author&gt;&lt;Year&gt;2004&lt;/Year&gt;&lt;RecNum&gt;497&lt;/RecNum&gt;&lt;DisplayText&gt;&lt;style face="superscript"&gt;(4)&lt;/style&gt;&lt;/DisplayText&gt;&lt;record&gt;&lt;rec-number&gt;497&lt;/rec-number&gt;&lt;foreign-keys&gt;&lt;key app="EN" db-id="w090evv90fee06efxr1xrp2oe5vsra5wwt9z" timestamp="1438772170"&gt;497&lt;/key&gt;&lt;key app="ENWeb" db-id=""&gt;0&lt;/key&gt;&lt;/foreign-keys&gt;&lt;ref-type name="Journal Article"&gt;17&lt;/ref-type&gt;&lt;contributors&gt;&lt;authors&gt;&lt;author&gt;Honigman, Roberta J&lt;/author&gt;&lt;author&gt;Phillips, Katharine A&lt;/author&gt;&lt;author&gt;Castle, David J&lt;/author&gt;&lt;/authors&gt;&lt;/contributors&gt;&lt;titles&gt;&lt;title&gt;A review of psychosocial outcomes for patients seeking cosmetic surgery&lt;/title&gt;&lt;secondary-title&gt;Plastic and reconstructive surgery&lt;/secondary-title&gt;&lt;/titles&gt;&lt;periodical&gt;&lt;full-title&gt;Plastic and Reconstructive Surgery&lt;/full-title&gt;&lt;abbr-1&gt;Plast. Reconstr. Surg.&lt;/abbr-1&gt;&lt;abbr-2&gt;Plast Reconstr Surg&lt;/abbr-2&gt;&lt;abbr-3&gt;Plastic &amp;amp; Reconstructive Surgery&lt;/abbr-3&gt;&lt;/periodical&gt;&lt;pages&gt;1229-1237&lt;/pages&gt;&lt;volume&gt;113&lt;/volume&gt;&lt;number&gt;4&lt;/number&gt;&lt;dates&gt;&lt;year&gt;2004&lt;/year&gt;&lt;/dates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4" w:tooltip="Honigman, 2004 #497" w:history="1">
        <w:r w:rsidR="00422FAF" w:rsidRPr="00601777">
          <w:rPr>
            <w:noProof/>
            <w:vertAlign w:val="superscript"/>
          </w:rPr>
          <w:t>4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0B75A6" w:rsidRPr="00601777">
        <w:t xml:space="preserve"> </w:t>
      </w:r>
      <w:r w:rsidR="00464B8D" w:rsidRPr="00601777">
        <w:t>and this</w:t>
      </w:r>
      <w:r w:rsidR="00A242E5" w:rsidRPr="00601777">
        <w:t xml:space="preserve"> might be explained by poor</w:t>
      </w:r>
      <w:r w:rsidR="00464B8D" w:rsidRPr="00601777">
        <w:t>er</w:t>
      </w:r>
      <w:r w:rsidR="00A242E5" w:rsidRPr="00601777">
        <w:t xml:space="preserve"> psychological functioning</w:t>
      </w:r>
      <w:r w:rsidR="007F64CB" w:rsidRPr="00601777">
        <w:t xml:space="preserve"> before surgery</w:t>
      </w:r>
      <w:r w:rsidR="00422FAF" w:rsidRPr="00601777">
        <w:t xml:space="preserve"> as a result of peer victimi</w:t>
      </w:r>
      <w:r w:rsidR="00131E9B" w:rsidRPr="00601777">
        <w:t>z</w:t>
      </w:r>
      <w:r w:rsidR="00422FAF" w:rsidRPr="00601777">
        <w:t>ation</w:t>
      </w:r>
      <w:r w:rsidR="00A242E5" w:rsidRPr="00601777">
        <w:t>.</w:t>
      </w:r>
      <w:r w:rsidR="00422FAF" w:rsidRPr="00601777">
        <w:t xml:space="preserve"> Further research is needed to test this empirically. </w:t>
      </w:r>
    </w:p>
    <w:p w14:paraId="6FCB2824" w14:textId="25803B90" w:rsidR="000A7B0D" w:rsidRPr="00601777" w:rsidRDefault="000A7B0D" w:rsidP="00FF0637">
      <w:pPr>
        <w:spacing w:line="480" w:lineRule="auto"/>
      </w:pPr>
      <w:r w:rsidRPr="00601777">
        <w:t>Longitudinal research is now needed to determine whether adolescents</w:t>
      </w:r>
      <w:r w:rsidR="002F5AD1" w:rsidRPr="00601777">
        <w:t xml:space="preserve"> involved in bullying</w:t>
      </w:r>
      <w:r w:rsidRPr="00601777">
        <w:t xml:space="preserve"> </w:t>
      </w:r>
      <w:r w:rsidR="003A0AC2" w:rsidRPr="00601777">
        <w:t xml:space="preserve">undergo </w:t>
      </w:r>
      <w:r w:rsidRPr="00601777">
        <w:t>cosmetic procedures</w:t>
      </w:r>
      <w:r w:rsidR="00EB4E84" w:rsidRPr="00601777">
        <w:t xml:space="preserve"> more often</w:t>
      </w:r>
      <w:r w:rsidR="00A242E5" w:rsidRPr="00601777">
        <w:t xml:space="preserve"> than adolescents uninvolved in bullying</w:t>
      </w:r>
      <w:r w:rsidR="00464B8D" w:rsidRPr="00601777">
        <w:t>; to determine if</w:t>
      </w:r>
      <w:r w:rsidR="00B168D7" w:rsidRPr="00601777">
        <w:t xml:space="preserve"> the </w:t>
      </w:r>
      <w:r w:rsidRPr="00601777">
        <w:t>age at which they have their first procedure</w:t>
      </w:r>
      <w:r w:rsidR="00464B8D" w:rsidRPr="00601777">
        <w:t xml:space="preserve"> is</w:t>
      </w:r>
      <w:r w:rsidRPr="00601777">
        <w:t xml:space="preserve"> </w:t>
      </w:r>
      <w:r w:rsidR="00B168D7" w:rsidRPr="00601777">
        <w:t xml:space="preserve">earlier </w:t>
      </w:r>
      <w:r w:rsidRPr="00601777">
        <w:t xml:space="preserve">and </w:t>
      </w:r>
      <w:r w:rsidR="00464B8D" w:rsidRPr="00601777">
        <w:t xml:space="preserve">whether </w:t>
      </w:r>
      <w:r w:rsidR="002E6FF3" w:rsidRPr="00601777">
        <w:t>peer victimization</w:t>
      </w:r>
      <w:r w:rsidR="00B168D7" w:rsidRPr="00601777">
        <w:t xml:space="preserve"> </w:t>
      </w:r>
      <w:r w:rsidR="00464B8D" w:rsidRPr="00601777">
        <w:t>has</w:t>
      </w:r>
      <w:r w:rsidR="00B168D7" w:rsidRPr="00601777">
        <w:t xml:space="preserve"> adverse effects on </w:t>
      </w:r>
      <w:r w:rsidR="00447E4E" w:rsidRPr="00601777">
        <w:t>long-term postoperative</w:t>
      </w:r>
      <w:r w:rsidRPr="00601777">
        <w:t xml:space="preserve"> </w:t>
      </w:r>
      <w:r w:rsidR="00447E4E" w:rsidRPr="00601777">
        <w:t>outcomes</w:t>
      </w:r>
      <w:r w:rsidR="00464B8D" w:rsidRPr="00601777">
        <w:t>.</w:t>
      </w:r>
      <w:r w:rsidR="00B168D7" w:rsidRPr="00601777">
        <w:t xml:space="preserve"> </w:t>
      </w:r>
      <w:r w:rsidR="002E6FF3" w:rsidRPr="00601777">
        <w:t>O</w:t>
      </w:r>
      <w:r w:rsidR="00B168D7" w:rsidRPr="00601777">
        <w:t xml:space="preserve">ur findings already suggest that </w:t>
      </w:r>
      <w:r w:rsidR="008818A2" w:rsidRPr="00601777">
        <w:t>screening tools</w:t>
      </w:r>
      <w:r w:rsidR="002F5AD1" w:rsidRPr="00601777">
        <w:t xml:space="preserve"> for cosmetic candidates </w:t>
      </w:r>
      <w:r w:rsidR="00B168D7" w:rsidRPr="00601777">
        <w:t xml:space="preserve">should include assessments of bullying in all roles </w:t>
      </w:r>
      <w:r w:rsidR="00E54244" w:rsidRPr="00601777">
        <w:t>to</w:t>
      </w:r>
      <w:r w:rsidR="00B168D7" w:rsidRPr="00601777">
        <w:t xml:space="preserve"> better</w:t>
      </w:r>
      <w:r w:rsidR="00E54244" w:rsidRPr="00601777">
        <w:t xml:space="preserve"> </w:t>
      </w:r>
      <w:r w:rsidR="00B168D7" w:rsidRPr="00601777">
        <w:t>counsel candidates for cosmetic surgery</w:t>
      </w:r>
      <w:r w:rsidR="002E6FF3" w:rsidRPr="00601777">
        <w:t xml:space="preserve"> and potentially </w:t>
      </w:r>
      <w:r w:rsidR="00464B8D" w:rsidRPr="00601777">
        <w:t xml:space="preserve">reduce risks to </w:t>
      </w:r>
      <w:r w:rsidR="00E54244" w:rsidRPr="00601777">
        <w:t>the candidate and surgeon</w:t>
      </w:r>
      <w:r w:rsidR="00FD6A55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Paraskeva&lt;/Author&gt;&lt;Year&gt;2014&lt;/Year&gt;&lt;RecNum&gt;815&lt;/RecNum&gt;&lt;IDText&gt;The routine psychological screening of cosmetic surgery patients&lt;/IDText&gt;&lt;DisplayText&gt;&lt;style face="superscript"&gt;(64)&lt;/style&gt;&lt;/DisplayText&gt;&lt;record&gt;&lt;rec-number&gt;815&lt;/rec-number&gt;&lt;foreign-keys&gt;&lt;key app="EN" db-id="w090evv90fee06efxr1xrp2oe5vsra5wwt9z" timestamp="1466423612"&gt;815&lt;/key&gt;&lt;/foreign-keys&gt;&lt;ref-type name="Journal Article"&gt;17&lt;/ref-type&gt;&lt;contributors&gt;&lt;authors&gt;&lt;author&gt;Paraskeva, Nicole&lt;/author&gt;&lt;author&gt;Clarke, Alexander&lt;/author&gt;&lt;author&gt;Rumsey, Nichola&lt;/author&gt;&lt;/authors&gt;&lt;/contributors&gt;&lt;titles&gt;&lt;title&gt;The routine psychological screening of cosmetic surgery patients&lt;/title&gt;&lt;secondary-title&gt;Aesthetics&lt;/secondary-title&gt;&lt;/titles&gt;&lt;pages&gt;28-32&lt;/pages&gt;&lt;dates&gt;&lt;year&gt;2014&lt;/year&gt;&lt;/dates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4" w:tooltip="Paraskeva, 2014 #815" w:history="1">
        <w:r w:rsidR="00422FAF" w:rsidRPr="00601777">
          <w:rPr>
            <w:noProof/>
            <w:vertAlign w:val="superscript"/>
          </w:rPr>
          <w:t>64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8818A2" w:rsidRPr="00601777">
        <w:t xml:space="preserve"> </w:t>
      </w:r>
    </w:p>
    <w:p w14:paraId="51A7FDF0" w14:textId="399EBC7E" w:rsidR="007D594C" w:rsidRPr="00601777" w:rsidRDefault="00A874E7" w:rsidP="00FF0637">
      <w:pPr>
        <w:spacing w:line="480" w:lineRule="auto"/>
      </w:pPr>
      <w:r w:rsidRPr="00601777">
        <w:t xml:space="preserve">There are some limitations </w:t>
      </w:r>
      <w:r w:rsidR="00BC34F5" w:rsidRPr="00601777">
        <w:t xml:space="preserve">to the study. Firstly, the cross-sectional design means we cannot determine causality. </w:t>
      </w:r>
      <w:r w:rsidR="00B1233B" w:rsidRPr="00601777">
        <w:t>However, a meta-analysis has shown that the effects of bullying on poor psychological functioning are stronger than vice versa</w:t>
      </w:r>
      <w:r w:rsidR="000C23DF" w:rsidRPr="00601777">
        <w:fldChar w:fldCharType="begin"/>
      </w:r>
      <w:r w:rsidR="00D52753" w:rsidRPr="00601777">
        <w:instrText xml:space="preserve"> ADDIN EN.CITE &lt;EndNote&gt;&lt;Cite&gt;&lt;Author&gt;Arseneault&lt;/Author&gt;&lt;Year&gt;2008&lt;/Year&gt;&lt;RecNum&gt;900&lt;/RecNum&gt;&lt;IDText&gt;Being bullied as an environmentally mediated contributing factor to children&amp;apos;s internalizing problems: a study of twins discordant for victimization&lt;/IDText&gt;&lt;DisplayText&gt;&lt;style face="superscript"&gt;(65)&lt;/style&gt;&lt;/DisplayText&gt;&lt;record&gt;&lt;rec-number&gt;900&lt;/rec-number&gt;&lt;foreign-keys&gt;&lt;key app="EN" db-id="w090evv90fee06efxr1xrp2oe5vsra5wwt9z" timestamp="1468238991"&gt;900&lt;/key&gt;&lt;/foreign-keys&gt;&lt;ref-type name="Journal Article"&gt;17&lt;/ref-type&gt;&lt;contributors&gt;&lt;authors&gt;&lt;author&gt;Arseneault, Louise&lt;/author&gt;&lt;author&gt;Milne, Barry J&lt;/author&gt;&lt;author&gt;Taylor, Alan&lt;/author&gt;&lt;author&gt;Adams, Felicity&lt;/author&gt;&lt;author&gt;Delgado, Kira&lt;/author&gt;&lt;author&gt;Caspi, Avshalom&lt;/author&gt;&lt;author&gt;Moffitt, Terrie E&lt;/author&gt;&lt;/authors&gt;&lt;/contributors&gt;&lt;titles&gt;&lt;title&gt;Being bullied as an environmentally mediated contributing factor to children&amp;apos;s internalizing problems: a study of twins discordant for victimization&lt;/title&gt;&lt;secondary-title&gt;Archives of pediatrics &amp;amp; adolescent medicine&lt;/secondary-title&gt;&lt;/titles&gt;&lt;periodical&gt;&lt;full-title&gt;Archives of Pediatrics and Adolescent Medicine&lt;/full-title&gt;&lt;abbr-1&gt;Arch. Pediatr. Adolesc. Med.&lt;/abbr-1&gt;&lt;abbr-2&gt;Arch Pediatr Adolesc Med&lt;/abbr-2&gt;&lt;abbr-3&gt;Archives of Pediatrics &amp;amp; Adolescent Medicine&lt;/abbr-3&gt;&lt;/periodical&gt;&lt;pages&gt;145-150&lt;/pages&gt;&lt;volume&gt;162&lt;/volume&gt;&lt;number&gt;2&lt;/number&gt;&lt;dates&gt;&lt;year&gt;2008&lt;/year&gt;&lt;/dates&gt;&lt;isbn&gt;1072-4710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5" w:tooltip="Arseneault, 2008 #900" w:history="1">
        <w:r w:rsidR="00422FAF" w:rsidRPr="00601777">
          <w:rPr>
            <w:noProof/>
            <w:vertAlign w:val="superscript"/>
          </w:rPr>
          <w:t>65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7E15FC" w:rsidRPr="00601777">
        <w:t xml:space="preserve"> and </w:t>
      </w:r>
      <w:r w:rsidR="00A242E5" w:rsidRPr="00601777">
        <w:t xml:space="preserve">that bullying </w:t>
      </w:r>
      <w:r w:rsidR="00BB22EA" w:rsidRPr="00601777">
        <w:t>is an environmental trauma,</w:t>
      </w:r>
      <w:r w:rsidR="007E15FC" w:rsidRPr="00601777">
        <w:t xml:space="preserve"> as shown in studies of discordant monozygotic twins.</w:t>
      </w:r>
      <w:r w:rsidR="000C23DF" w:rsidRPr="00601777">
        <w:fldChar w:fldCharType="begin"/>
      </w:r>
      <w:r w:rsidR="00D52753" w:rsidRPr="00601777">
        <w:instrText xml:space="preserve"> ADDIN EN.CITE &lt;EndNote&gt;&lt;Cite&gt;&lt;Author&gt;Silberg&lt;/Author&gt;&lt;Year&gt;2016&lt;/Year&gt;&lt;RecNum&gt;920&lt;/RecNum&gt;&lt;DisplayText&gt;&lt;style face="superscript"&gt;(66)&lt;/style&gt;&lt;/DisplayText&gt;&lt;record&gt;&lt;rec-number&gt;920&lt;/rec-number&gt;&lt;foreign-keys&gt;&lt;key app="EN" db-id="w090evv90fee06efxr1xrp2oe5vsra5wwt9z" timestamp="1468925945"&gt;920&lt;/key&gt;&lt;/foreign-keys&gt;&lt;ref-type name="Journal Article"&gt;17&lt;/ref-type&gt;&lt;contributors&gt;&lt;authors&gt;&lt;author&gt;Silberg, JL&lt;/author&gt;&lt;author&gt;Copeland, W&lt;/author&gt;&lt;author&gt;Linker, J&lt;/author&gt;&lt;author&gt;Moore, AA&lt;/author&gt;&lt;author&gt;Roberson-Nay, R&lt;/author&gt;&lt;author&gt;York, TP&lt;/author&gt;&lt;/authors&gt;&lt;/contributors&gt;&lt;titles&gt;&lt;title&gt;Psychiatric outcomes of bullying victimization: a study of discordant monozygotic twins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1875-1883&lt;/pages&gt;&lt;volume&gt;46&lt;/volume&gt;&lt;number&gt;09&lt;/number&gt;&lt;dates&gt;&lt;year&gt;2016&lt;/year&gt;&lt;/dates&gt;&lt;isbn&gt;1469-8978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6" w:tooltip="Silberg, 2016 #920" w:history="1">
        <w:r w:rsidR="00422FAF" w:rsidRPr="00601777">
          <w:rPr>
            <w:noProof/>
            <w:vertAlign w:val="superscript"/>
          </w:rPr>
          <w:t>66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7E15FC" w:rsidRPr="00601777">
        <w:t xml:space="preserve"> </w:t>
      </w:r>
      <w:r w:rsidR="00BC34F5" w:rsidRPr="00601777">
        <w:t xml:space="preserve">Secondly, we </w:t>
      </w:r>
      <w:r w:rsidR="000A7B0D" w:rsidRPr="00601777">
        <w:t>reported on</w:t>
      </w:r>
      <w:r w:rsidR="00BC34F5" w:rsidRPr="00601777">
        <w:t xml:space="preserve"> general bullying, but it is possible that specific types of bullying </w:t>
      </w:r>
      <w:r w:rsidR="00E048F3" w:rsidRPr="00601777">
        <w:t>may be</w:t>
      </w:r>
      <w:r w:rsidR="00BC34F5" w:rsidRPr="00601777">
        <w:t xml:space="preserve"> more or less likely to increa</w:t>
      </w:r>
      <w:r w:rsidR="008B165C" w:rsidRPr="00601777">
        <w:t>se des</w:t>
      </w:r>
      <w:r w:rsidR="000A7B0D" w:rsidRPr="00601777">
        <w:t xml:space="preserve">ire for </w:t>
      </w:r>
      <w:r w:rsidR="00592379" w:rsidRPr="00601777">
        <w:t>cosmetic surgery</w:t>
      </w:r>
      <w:r w:rsidR="00374599" w:rsidRPr="00601777">
        <w:t xml:space="preserve">. For example, relational bullying is often used in intrasexual competition by </w:t>
      </w:r>
      <w:r w:rsidR="00374599" w:rsidRPr="00601777">
        <w:lastRenderedPageBreak/>
        <w:t>adolescent girls</w:t>
      </w:r>
      <w:r w:rsidR="00A242E5" w:rsidRPr="00601777">
        <w:t xml:space="preserve"> and is parti</w:t>
      </w:r>
      <w:r w:rsidR="00A4293A" w:rsidRPr="00601777">
        <w:t>cularly damaging to body esteem;</w:t>
      </w:r>
      <w:r w:rsidR="000C23DF" w:rsidRPr="00601777">
        <w:fldChar w:fldCharType="begin"/>
      </w:r>
      <w:r w:rsidR="00D52753" w:rsidRPr="00601777">
        <w:instrText xml:space="preserve"> ADDIN EN.CITE &lt;EndNote&gt;&lt;Cite&gt;&lt;Author&gt;Lereya&lt;/Author&gt;&lt;Year&gt;2014&lt;/Year&gt;&lt;RecNum&gt;362&lt;/RecNum&gt;&lt;DisplayText&gt;&lt;style face="superscript"&gt;(67)&lt;/style&gt;&lt;/DisplayText&gt;&lt;record&gt;&lt;rec-number&gt;362&lt;/rec-number&gt;&lt;foreign-keys&gt;&lt;key app="EN" db-id="w090evv90fee06efxr1xrp2oe5vsra5wwt9z" timestamp="1438772132"&gt;362&lt;/key&gt;&lt;key app="ENWeb" db-id=""&gt;0&lt;/key&gt;&lt;/foreign-keys&gt;&lt;ref-type name="Journal Article"&gt;17&lt;/ref-type&gt;&lt;contributors&gt;&lt;authors&gt;&lt;author&gt;Lereya, Suzet Tanya&lt;/author&gt;&lt;author&gt;Eryigit-Madzwamuse, Suna&lt;/author&gt;&lt;author&gt;Patra, Chanchala&lt;/author&gt;&lt;author&gt;Smith, Joshua H.&lt;/author&gt;&lt;author&gt;Wolke, Dieter&lt;/author&gt;&lt;/authors&gt;&lt;/contributors&gt;&lt;titles&gt;&lt;title&gt;Body-esteem of pupils who attended single-sex versus mixed-sex schools: A cross-sectional study of intrasexual competition and peer victimization&lt;/title&gt;&lt;secondary-title&gt;Journal of Adolescence&lt;/secondary-title&gt;&lt;/titles&gt;&lt;periodical&gt;&lt;full-title&gt;Journal of Adolescence&lt;/full-title&gt;&lt;abbr-1&gt;J. Adolesc.&lt;/abbr-1&gt;&lt;abbr-2&gt;J Adolesc&lt;/abbr-2&gt;&lt;/periodical&gt;&lt;pages&gt;1109-1119&lt;/pages&gt;&lt;volume&gt;37&lt;/volume&gt;&lt;number&gt;7&lt;/number&gt;&lt;keywords&gt;&lt;keyword&gt;Intrasexual competition&lt;/keyword&gt;&lt;keyword&gt;Peer victimization&lt;/keyword&gt;&lt;keyword&gt;Body-esteem&lt;/keyword&gt;&lt;keyword&gt;Mixed-sex schools&lt;/keyword&gt;&lt;keyword&gt;Single-sex schools&lt;/keyword&gt;&lt;/keywords&gt;&lt;dates&gt;&lt;year&gt;2014&lt;/year&gt;&lt;pub-dates&gt;&lt;date&gt;10//&lt;/date&gt;&lt;/pub-dates&gt;&lt;/dates&gt;&lt;isbn&gt;0140-1971&lt;/isbn&gt;&lt;urls&gt;&lt;related-urls&gt;&lt;url&gt;http://www.sciencedirect.com/science/article/pii/S0140197114001407&lt;/url&gt;&lt;/related-urls&gt;&lt;/urls&gt;&lt;electronic-resource-num&gt;http://dx.doi.org/10.1016/j.adolescence.2014.08.005&lt;/electronic-resource-num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67" w:tooltip="Lereya, 2014 #362" w:history="1">
        <w:r w:rsidR="00422FAF" w:rsidRPr="00601777">
          <w:rPr>
            <w:noProof/>
            <w:vertAlign w:val="superscript"/>
          </w:rPr>
          <w:t>67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374599" w:rsidRPr="00601777">
        <w:t xml:space="preserve"> </w:t>
      </w:r>
      <w:r w:rsidR="00A4293A" w:rsidRPr="00601777">
        <w:t>i</w:t>
      </w:r>
      <w:r w:rsidR="00A242E5" w:rsidRPr="00601777">
        <w:t xml:space="preserve">t is also possible that </w:t>
      </w:r>
      <w:r w:rsidR="003263C8" w:rsidRPr="00601777">
        <w:t xml:space="preserve">the </w:t>
      </w:r>
      <w:r w:rsidR="00BB22EA" w:rsidRPr="00601777">
        <w:t xml:space="preserve">effects of several types of bullying may be </w:t>
      </w:r>
      <w:r w:rsidR="00374599" w:rsidRPr="00601777">
        <w:t>cumulative</w:t>
      </w:r>
      <w:r w:rsidR="00C629A0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Markey&lt;/Author&gt;&lt;Year&gt;2009&lt;/Year&gt;&lt;RecNum&gt;491&lt;/RecNum&gt;&lt;IDText&gt;Correlates of young women’s interest in obtaining cosmetic surgery&lt;/IDText&gt;&lt;DisplayText&gt;&lt;style face="superscript"&gt;(5)&lt;/style&gt;&lt;/DisplayText&gt;&lt;record&gt;&lt;rec-number&gt;491&lt;/rec-number&gt;&lt;foreign-keys&gt;&lt;key app="EN" db-id="w090evv90fee06efxr1xrp2oe5vsra5wwt9z" timestamp="1438772163"&gt;491&lt;/key&gt;&lt;key app="ENWeb" db-id=""&gt;0&lt;/key&gt;&lt;/foreign-keys&gt;&lt;ref-type name="Journal Article"&gt;17&lt;/ref-type&gt;&lt;contributors&gt;&lt;authors&gt;&lt;author&gt;Markey, Charlotte N&lt;/author&gt;&lt;author&gt;Markey, Patrick M&lt;/author&gt;&lt;/authors&gt;&lt;/contributors&gt;&lt;titles&gt;&lt;title&gt;Correlates of young women’s interest in obtaining cosmetic surgery&lt;/title&gt;&lt;secondary-title&gt;Sex Roles&lt;/secondary-title&gt;&lt;/titles&gt;&lt;pages&gt;158-166&lt;/pages&gt;&lt;volume&gt;61&lt;/volume&gt;&lt;number&gt;3-4&lt;/number&gt;&lt;dates&gt;&lt;year&gt;2009&lt;/year&gt;&lt;/dates&gt;&lt;isbn&gt;0360-0025&lt;/isbn&gt;&lt;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5" w:tooltip="Markey, 2009 #491" w:history="1">
        <w:r w:rsidR="00422FAF" w:rsidRPr="00601777">
          <w:rPr>
            <w:noProof/>
            <w:vertAlign w:val="superscript"/>
          </w:rPr>
          <w:t>5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592379" w:rsidRPr="00601777">
        <w:t xml:space="preserve"> </w:t>
      </w:r>
      <w:r w:rsidR="00BC34F5" w:rsidRPr="00601777">
        <w:t xml:space="preserve">Thirdly, the </w:t>
      </w:r>
      <w:r w:rsidR="0011303C" w:rsidRPr="00601777">
        <w:t>outcome measure focused on cosmetic</w:t>
      </w:r>
      <w:r w:rsidR="000A7B0D" w:rsidRPr="00601777">
        <w:t xml:space="preserve"> surgery and not </w:t>
      </w:r>
      <w:r w:rsidR="0011303C" w:rsidRPr="00601777">
        <w:t>minimally invasive</w:t>
      </w:r>
      <w:r w:rsidR="00112006" w:rsidRPr="00601777">
        <w:t xml:space="preserve"> procedures</w:t>
      </w:r>
      <w:r w:rsidR="0011410D" w:rsidRPr="00601777">
        <w:t xml:space="preserve"> (e.g., Botulinum toxin type A</w:t>
      </w:r>
      <w:r w:rsidR="00A4293A" w:rsidRPr="00601777">
        <w:t>)</w:t>
      </w:r>
      <w:r w:rsidR="000A7B0D" w:rsidRPr="00601777">
        <w:t>,</w:t>
      </w:r>
      <w:r w:rsidR="00112006" w:rsidRPr="00601777">
        <w:t xml:space="preserve"> which are increasing</w:t>
      </w:r>
      <w:r w:rsidR="0011303C" w:rsidRPr="00601777">
        <w:t>ly</w:t>
      </w:r>
      <w:r w:rsidR="00112006" w:rsidRPr="00601777">
        <w:t xml:space="preserve"> </w:t>
      </w:r>
      <w:r w:rsidR="0011303C" w:rsidRPr="00601777">
        <w:t>prevalent,</w:t>
      </w:r>
      <w:r w:rsidR="00112006" w:rsidRPr="00601777">
        <w:t xml:space="preserve"> even amongst 13 to 19 year olds</w:t>
      </w:r>
      <w:r w:rsidR="001D7712" w:rsidRPr="00601777">
        <w:t xml:space="preserve"> </w:t>
      </w:r>
      <w:r w:rsidR="00E40A0F" w:rsidRPr="00601777">
        <w:t>(up 1% between 2014-15</w:t>
      </w:r>
      <w:r w:rsidR="001D7712" w:rsidRPr="00601777">
        <w:t>)</w:t>
      </w:r>
      <w:r w:rsidR="00112006" w:rsidRPr="00601777">
        <w:t>.</w:t>
      </w:r>
      <w:r w:rsidR="000C23DF" w:rsidRPr="00601777">
        <w:fldChar w:fldCharType="begin"/>
      </w:r>
      <w:r w:rsidR="00D52753" w:rsidRPr="00601777">
        <w:instrText xml:space="preserve"> ADDIN EN.CITE &lt;EndNote&gt;&lt;Cite&gt;&lt;Author&gt;American Society of Plastic Surgeons&lt;/Author&gt;&lt;Year&gt;2015&lt;/Year&gt;&lt;RecNum&gt;801&lt;/RecNum&gt;&lt;IDText&gt;Plastic Surgery Statistics Report&lt;/IDText&gt;&lt;DisplayText&gt;&lt;style face="superscript"&gt;(1)&lt;/style&gt;&lt;/DisplayText&gt;&lt;record&gt;&lt;rec-number&gt;801&lt;/rec-number&gt;&lt;foreign-keys&gt;&lt;key app="EN" db-id="w090evv90fee06efxr1xrp2oe5vsra5wwt9z" timestamp="1466423603"&gt;801&lt;/key&gt;&lt;/foreign-keys&gt;&lt;ref-type name="Web Page"&gt;12&lt;/ref-type&gt;&lt;contributors&gt;&lt;authors&gt;&lt;author&gt;American Society of Plastic Surgeons,&lt;/author&gt;&lt;/authors&gt;&lt;/contributors&gt;&lt;titles&gt;&lt;title&gt;Plastic Surgery Statistics Report&lt;/title&gt;&lt;/titles&gt;&lt;number&gt;09/09/2016&lt;/number&gt;&lt;dates&gt;&lt;year&gt;2015&lt;/year&gt;&lt;/dates&gt;&lt;urls&gt;&lt;related-urls&gt;&lt;url&gt;http://www.plasticsurgery.org/news/plastic-surgery-statistics/2015-plastic-surgery-statistics.html&lt;/url&gt;&lt;/related-urls&gt;&lt;/urls&gt;&lt;/record&gt;&lt;/Cite&gt;&lt;/EndNote&gt;</w:instrText>
      </w:r>
      <w:r w:rsidR="000C23DF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" w:tooltip="American Society of Plastic Surgeons, 2015 #801" w:history="1">
        <w:r w:rsidR="00422FAF" w:rsidRPr="00601777">
          <w:rPr>
            <w:noProof/>
            <w:vertAlign w:val="superscript"/>
          </w:rPr>
          <w:t>1</w:t>
        </w:r>
      </w:hyperlink>
      <w:r w:rsidR="00D52753" w:rsidRPr="00601777">
        <w:rPr>
          <w:noProof/>
          <w:vertAlign w:val="superscript"/>
        </w:rPr>
        <w:t>)</w:t>
      </w:r>
      <w:r w:rsidR="000C23DF" w:rsidRPr="00601777">
        <w:fldChar w:fldCharType="end"/>
      </w:r>
      <w:r w:rsidR="000A7B0D" w:rsidRPr="00601777">
        <w:t xml:space="preserve"> </w:t>
      </w:r>
      <w:r w:rsidR="001B0C46" w:rsidRPr="00601777">
        <w:t xml:space="preserve">The outcome measure was also </w:t>
      </w:r>
      <w:r w:rsidR="001D7712" w:rsidRPr="00601777">
        <w:t>broad</w:t>
      </w:r>
      <w:r w:rsidR="001B0C46" w:rsidRPr="00601777">
        <w:t xml:space="preserve"> and did not ask about specific types of procedures</w:t>
      </w:r>
      <w:r w:rsidR="00A4293A" w:rsidRPr="00601777">
        <w:t xml:space="preserve"> e.g., </w:t>
      </w:r>
      <w:r w:rsidR="00A41937" w:rsidRPr="00601777">
        <w:t>e</w:t>
      </w:r>
      <w:r w:rsidR="00A242E5" w:rsidRPr="00601777">
        <w:t>vidence suggests</w:t>
      </w:r>
      <w:r w:rsidR="003263C8" w:rsidRPr="00601777">
        <w:t xml:space="preserve"> </w:t>
      </w:r>
      <w:r w:rsidR="00BB22EA" w:rsidRPr="00601777">
        <w:t xml:space="preserve">those who </w:t>
      </w:r>
      <w:r w:rsidR="001D7712" w:rsidRPr="00601777">
        <w:t>are</w:t>
      </w:r>
      <w:r w:rsidR="00BB22EA" w:rsidRPr="00601777">
        <w:t xml:space="preserve"> bullied may particularly seek rhinoplasty</w:t>
      </w:r>
      <w:r w:rsidR="000C6475" w:rsidRPr="00601777">
        <w:t>.</w:t>
      </w:r>
      <w:r w:rsidR="007E6547" w:rsidRPr="00601777">
        <w:fldChar w:fldCharType="begin">
          <w:fldData xml:space="preserve">PEVuZE5vdGU+PENpdGU+PEF1dGhvcj5kZSBCcml0bzwvQXV0aG9yPjxZZWFyPjIwMTY8L1llYXI+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</w:fldData>
        </w:fldChar>
      </w:r>
      <w:r w:rsidR="00D52753" w:rsidRPr="00601777">
        <w:instrText xml:space="preserve"> ADDIN EN.CITE </w:instrText>
      </w:r>
      <w:r w:rsidR="00D52753" w:rsidRPr="00601777">
        <w:fldChar w:fldCharType="begin">
          <w:fldData xml:space="preserve">PEVuZE5vdGU+PENpdGU+PEF1dGhvcj5kZSBCcml0bzwvQXV0aG9yPjxZZWFyPjIwMTY8L1llYXI+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</w:fldData>
        </w:fldChar>
      </w:r>
      <w:r w:rsidR="00D52753" w:rsidRPr="00601777">
        <w:instrText xml:space="preserve"> ADDIN EN.CITE.DATA </w:instrText>
      </w:r>
      <w:r w:rsidR="00D52753" w:rsidRPr="00601777">
        <w:fldChar w:fldCharType="end"/>
      </w:r>
      <w:r w:rsidR="007E6547" w:rsidRPr="00601777">
        <w:fldChar w:fldCharType="separate"/>
      </w:r>
      <w:r w:rsidR="00D52753" w:rsidRPr="00601777">
        <w:rPr>
          <w:noProof/>
          <w:vertAlign w:val="superscript"/>
        </w:rPr>
        <w:t>(</w:t>
      </w:r>
      <w:hyperlink w:anchor="_ENREF_12" w:tooltip="de Brito, 2016 #904" w:history="1">
        <w:r w:rsidR="00422FAF" w:rsidRPr="00601777">
          <w:rPr>
            <w:noProof/>
            <w:vertAlign w:val="superscript"/>
          </w:rPr>
          <w:t>12</w:t>
        </w:r>
      </w:hyperlink>
      <w:r w:rsidR="00D52753" w:rsidRPr="00601777">
        <w:rPr>
          <w:noProof/>
          <w:vertAlign w:val="superscript"/>
        </w:rPr>
        <w:t xml:space="preserve">, </w:t>
      </w:r>
      <w:hyperlink w:anchor="_ENREF_24" w:tooltip="Jackson, 2012 #489" w:history="1">
        <w:r w:rsidR="00422FAF" w:rsidRPr="00601777">
          <w:rPr>
            <w:noProof/>
            <w:vertAlign w:val="superscript"/>
          </w:rPr>
          <w:t>24</w:t>
        </w:r>
      </w:hyperlink>
      <w:r w:rsidR="00D52753" w:rsidRPr="00601777">
        <w:rPr>
          <w:noProof/>
          <w:vertAlign w:val="superscript"/>
        </w:rPr>
        <w:t>)</w:t>
      </w:r>
      <w:r w:rsidR="007E6547" w:rsidRPr="00601777">
        <w:fldChar w:fldCharType="end"/>
      </w:r>
      <w:hyperlink w:anchor="_ENREF_19" w:tooltip="Jackson, 2012 #489" w:history="1"/>
      <w:r w:rsidR="003F6CFF" w:rsidRPr="00601777">
        <w:t xml:space="preserve"> </w:t>
      </w:r>
    </w:p>
    <w:p w14:paraId="6B009755" w14:textId="61B965CD" w:rsidR="008E3FBD" w:rsidRPr="00601777" w:rsidRDefault="00112006" w:rsidP="00FF0637">
      <w:pPr>
        <w:spacing w:line="480" w:lineRule="auto"/>
      </w:pPr>
      <w:r w:rsidRPr="00601777">
        <w:t>In conclusion</w:t>
      </w:r>
      <w:r w:rsidR="008A4D58" w:rsidRPr="00601777">
        <w:t xml:space="preserve">, </w:t>
      </w:r>
      <w:r w:rsidR="005470D1" w:rsidRPr="00601777">
        <w:t>adolescents</w:t>
      </w:r>
      <w:r w:rsidR="005F1186" w:rsidRPr="00601777">
        <w:t xml:space="preserve"> involved in </w:t>
      </w:r>
      <w:r w:rsidR="00B86880" w:rsidRPr="00601777">
        <w:t>bullying</w:t>
      </w:r>
      <w:r w:rsidR="00B1233B" w:rsidRPr="00601777">
        <w:t xml:space="preserve"> </w:t>
      </w:r>
      <w:r w:rsidR="005470D1" w:rsidRPr="00601777">
        <w:t>have an</w:t>
      </w:r>
      <w:r w:rsidR="00B86880" w:rsidRPr="00601777">
        <w:t xml:space="preserve"> increased desire for cosmetic surgery</w:t>
      </w:r>
      <w:r w:rsidR="00374441" w:rsidRPr="00601777">
        <w:t xml:space="preserve"> compared to their non-involved peers</w:t>
      </w:r>
      <w:r w:rsidR="003F6CFF" w:rsidRPr="00601777">
        <w:t>.</w:t>
      </w:r>
      <w:r w:rsidR="00AC060F" w:rsidRPr="00601777">
        <w:t xml:space="preserve"> </w:t>
      </w:r>
      <w:r w:rsidR="005470D1" w:rsidRPr="00601777">
        <w:t>F</w:t>
      </w:r>
      <w:r w:rsidR="00AC060F" w:rsidRPr="00601777">
        <w:t xml:space="preserve">or bullies, </w:t>
      </w:r>
      <w:r w:rsidR="003F6CFF" w:rsidRPr="00601777">
        <w:t xml:space="preserve">their desire </w:t>
      </w:r>
      <w:r w:rsidR="00374599" w:rsidRPr="00601777">
        <w:t>appears to be driven by</w:t>
      </w:r>
      <w:r w:rsidR="00AC060F" w:rsidRPr="00601777">
        <w:t xml:space="preserve"> </w:t>
      </w:r>
      <w:r w:rsidR="001F66E4" w:rsidRPr="00601777">
        <w:t>a need</w:t>
      </w:r>
      <w:r w:rsidR="00AC060F" w:rsidRPr="00601777">
        <w:t xml:space="preserve"> for status and admiration; for the bullied</w:t>
      </w:r>
      <w:r w:rsidR="005F1186" w:rsidRPr="00601777">
        <w:t xml:space="preserve">, </w:t>
      </w:r>
      <w:r w:rsidR="00AC060F" w:rsidRPr="00601777">
        <w:t xml:space="preserve">it is partly </w:t>
      </w:r>
      <w:r w:rsidR="00B168D7" w:rsidRPr="00601777">
        <w:t>related to their reduced</w:t>
      </w:r>
      <w:r w:rsidR="00AC060F" w:rsidRPr="00601777">
        <w:t xml:space="preserve"> psychological functioning. </w:t>
      </w:r>
      <w:r w:rsidR="008E3FBD" w:rsidRPr="00601777">
        <w:t xml:space="preserve">Addressing the </w:t>
      </w:r>
      <w:r w:rsidR="00775907" w:rsidRPr="00601777">
        <w:t>mental health</w:t>
      </w:r>
      <w:r w:rsidR="008E3FBD" w:rsidRPr="00601777">
        <w:t xml:space="preserve"> of bullied adolescents may reduce their desire for cosmetic surgery. Cosmetic surgeons </w:t>
      </w:r>
      <w:r w:rsidR="00422FAF" w:rsidRPr="00601777">
        <w:t>should screen</w:t>
      </w:r>
      <w:r w:rsidR="002A4675" w:rsidRPr="00601777">
        <w:t xml:space="preserve"> candidates</w:t>
      </w:r>
      <w:r w:rsidR="00374441" w:rsidRPr="00601777">
        <w:t xml:space="preserve"> </w:t>
      </w:r>
      <w:r w:rsidR="00E2185C" w:rsidRPr="00601777">
        <w:t>for psychological vulnerability as recommended by</w:t>
      </w:r>
      <w:r w:rsidR="00422FAF" w:rsidRPr="00601777">
        <w:t xml:space="preserve"> the Royal College of Surgeons,</w:t>
      </w:r>
      <w:r w:rsidR="00422FAF" w:rsidRPr="00601777">
        <w:fldChar w:fldCharType="begin"/>
      </w:r>
      <w:r w:rsidR="00422FAF" w:rsidRPr="00601777">
        <w:instrText xml:space="preserve"> ADDIN EN.CITE &lt;EndNote&gt;&lt;Cite&gt;&lt;Author&gt;Royal College of Surgeons&lt;/Author&gt;&lt;Year&gt;2016&lt;/Year&gt;&lt;RecNum&gt;950&lt;/RecNum&gt;&lt;DisplayText&gt;&lt;style face="superscript"&gt;(68)&lt;/style&gt;&lt;/DisplayText&gt;&lt;record&gt;&lt;rec-number&gt;950&lt;/rec-number&gt;&lt;foreign-keys&gt;&lt;key app="EN" db-id="w090evv90fee06efxr1xrp2oe5vsra5wwt9z" timestamp="1473948160"&gt;950&lt;/key&gt;&lt;/foreign-keys&gt;&lt;ref-type name="Web Page"&gt;12&lt;/ref-type&gt;&lt;contributors&gt;&lt;authors&gt;&lt;author&gt;Royal College of Surgeons,&lt;/author&gt;&lt;/authors&gt;&lt;/contributors&gt;&lt;titles&gt;&lt;title&gt;Professional standards for cosmetic surgery&lt;/title&gt;&lt;/titles&gt;&lt;number&gt;25/05/2016&lt;/number&gt;&lt;dates&gt;&lt;year&gt;2016&lt;/year&gt;&lt;/dates&gt;&lt;urls&gt;&lt;related-urls&gt;&lt;url&gt;http://www.rcseng.ac.uk/surgeons/surgical-standards/working-practices/cosmetic-surgery/professional-standards-for-cosmetic-surgery&lt;/url&gt;&lt;/related-urls&gt;&lt;/urls&gt;&lt;/record&gt;&lt;/Cite&gt;&lt;/EndNote&gt;</w:instrText>
      </w:r>
      <w:r w:rsidR="00422FAF" w:rsidRPr="00601777">
        <w:fldChar w:fldCharType="separate"/>
      </w:r>
      <w:r w:rsidR="00422FAF" w:rsidRPr="00601777">
        <w:rPr>
          <w:noProof/>
          <w:vertAlign w:val="superscript"/>
        </w:rPr>
        <w:t>(</w:t>
      </w:r>
      <w:hyperlink w:anchor="_ENREF_68" w:tooltip="Royal College of Surgeons, 2016 #950" w:history="1">
        <w:r w:rsidR="00422FAF" w:rsidRPr="00601777">
          <w:rPr>
            <w:noProof/>
            <w:vertAlign w:val="superscript"/>
          </w:rPr>
          <w:t>68</w:t>
        </w:r>
      </w:hyperlink>
      <w:r w:rsidR="00422FAF" w:rsidRPr="00601777">
        <w:rPr>
          <w:noProof/>
          <w:vertAlign w:val="superscript"/>
        </w:rPr>
        <w:t>)</w:t>
      </w:r>
      <w:r w:rsidR="00422FAF" w:rsidRPr="00601777">
        <w:fldChar w:fldCharType="end"/>
      </w:r>
      <w:r w:rsidR="00E2185C" w:rsidRPr="00601777">
        <w:t xml:space="preserve"> </w:t>
      </w:r>
      <w:r w:rsidR="00422FAF" w:rsidRPr="00601777">
        <w:t xml:space="preserve">and </w:t>
      </w:r>
      <w:r w:rsidR="00E2185C" w:rsidRPr="00601777">
        <w:t>may want to include a short screening questionnaire</w:t>
      </w:r>
      <w:r w:rsidR="00422FAF" w:rsidRPr="00601777">
        <w:fldChar w:fldCharType="begin"/>
      </w:r>
      <w:r w:rsidR="00422FAF" w:rsidRPr="00601777">
        <w:instrText xml:space="preserve"> ADDIN EN.CITE &lt;EndNote&gt;&lt;Cite&gt;&lt;Author&gt;Wolke&lt;/Author&gt;&lt;Year&gt;2008&lt;/Year&gt;&lt;RecNum&gt;263&lt;/RecNum&gt;&lt;DisplayText&gt;&lt;style face="superscript"&gt;(31)&lt;/style&gt;&lt;/DisplayText&gt;&lt;record&gt;&lt;rec-number&gt;263&lt;/rec-number&gt;&lt;foreign-keys&gt;&lt;key app="EN" db-id="w090evv90fee06efxr1xrp2oe5vsra5wwt9z" timestamp="1438772068"&gt;263&lt;/key&gt;&lt;key app="ENWeb" db-id=""&gt;0&lt;/key&gt;&lt;/foreign-keys&gt;&lt;ref-type name="Journal Article"&gt;17&lt;/ref-type&gt;&lt;contributors&gt;&lt;authors&gt;&lt;author&gt;Wolke, Dieter&lt;/author&gt;&lt;author&gt;Sapouna, Maria&lt;/author&gt;&lt;/authors&gt;&lt;/contributors&gt;&lt;titles&gt;&lt;title&gt;Big men feeling small: Childhood bullying experience, muscle dysmorphia and other mental health problems in bodybuilders&lt;/title&gt;&lt;secondary-title&gt;Psychology of Sport and Exercise&lt;/secondary-title&gt;&lt;/titles&gt;&lt;periodical&gt;&lt;full-title&gt;Psychology of Sport and Exercise&lt;/full-title&gt;&lt;abbr-1&gt;Psychol. Sport Exerc.&lt;/abbr-1&gt;&lt;abbr-2&gt;Psychol Sport Exerc&lt;/abbr-2&gt;&lt;abbr-3&gt;Psychology of Sport &amp;amp; Exercise&lt;/abbr-3&gt;&lt;/periodical&gt;&lt;pages&gt;595-604&lt;/pages&gt;&lt;volume&gt;9&lt;/volume&gt;&lt;number&gt;5&lt;/number&gt;&lt;dates&gt;&lt;year&gt;2008&lt;/year&gt;&lt;/dates&gt;&lt;isbn&gt;1469-0292&lt;/isbn&gt;&lt;urls&gt;&lt;/urls&gt;&lt;/record&gt;&lt;/Cite&gt;&lt;/EndNote&gt;</w:instrText>
      </w:r>
      <w:r w:rsidR="00422FAF" w:rsidRPr="00601777">
        <w:fldChar w:fldCharType="separate"/>
      </w:r>
      <w:r w:rsidR="00422FAF" w:rsidRPr="00601777">
        <w:rPr>
          <w:noProof/>
          <w:vertAlign w:val="superscript"/>
        </w:rPr>
        <w:t>(</w:t>
      </w:r>
      <w:hyperlink w:anchor="_ENREF_31" w:tooltip="Wolke, 2008 #263" w:history="1">
        <w:r w:rsidR="00422FAF" w:rsidRPr="00601777">
          <w:rPr>
            <w:noProof/>
            <w:vertAlign w:val="superscript"/>
          </w:rPr>
          <w:t>31</w:t>
        </w:r>
      </w:hyperlink>
      <w:r w:rsidR="00422FAF" w:rsidRPr="00601777">
        <w:rPr>
          <w:noProof/>
          <w:vertAlign w:val="superscript"/>
        </w:rPr>
        <w:t>)</w:t>
      </w:r>
      <w:r w:rsidR="00422FAF" w:rsidRPr="00601777">
        <w:fldChar w:fldCharType="end"/>
      </w:r>
      <w:r w:rsidR="00E2185C" w:rsidRPr="00601777">
        <w:t xml:space="preserve"> for a history of peer victimization. </w:t>
      </w:r>
    </w:p>
    <w:p w14:paraId="1E4851CA" w14:textId="7183DEA0" w:rsidR="00BC34F5" w:rsidRPr="00601777" w:rsidRDefault="00BC34F5" w:rsidP="00FF0637">
      <w:pPr>
        <w:spacing w:after="240" w:line="480" w:lineRule="auto"/>
      </w:pPr>
    </w:p>
    <w:p w14:paraId="7922218F" w14:textId="65609354" w:rsidR="00BC34F5" w:rsidRPr="00601777" w:rsidRDefault="008B165C" w:rsidP="00FF0637">
      <w:pPr>
        <w:pStyle w:val="Heading1"/>
        <w:spacing w:before="0" w:line="480" w:lineRule="auto"/>
      </w:pPr>
      <w:r w:rsidRPr="00601777">
        <w:t xml:space="preserve">References </w:t>
      </w:r>
    </w:p>
    <w:p w14:paraId="68A2E573" w14:textId="2A5F030F" w:rsidR="00422FAF" w:rsidRPr="00601777" w:rsidRDefault="00BC34F5" w:rsidP="00422FAF">
      <w:pPr>
        <w:pStyle w:val="EndNoteBibliography"/>
        <w:spacing w:after="0"/>
      </w:pPr>
      <w:r w:rsidRPr="00601777">
        <w:fldChar w:fldCharType="begin"/>
      </w:r>
      <w:r w:rsidRPr="00601777">
        <w:instrText xml:space="preserve"> ADDIN EN.REFLIST </w:instrText>
      </w:r>
      <w:r w:rsidRPr="00601777">
        <w:fldChar w:fldCharType="separate"/>
      </w:r>
      <w:bookmarkStart w:id="1" w:name="_ENREF_1"/>
      <w:r w:rsidR="00422FAF" w:rsidRPr="00601777">
        <w:t>1.</w:t>
      </w:r>
      <w:r w:rsidR="00422FAF" w:rsidRPr="00601777">
        <w:tab/>
        <w:t xml:space="preserve">American Society of Plastic Surgeons. Plastic Surgery Statistics Report. Available at: </w:t>
      </w:r>
      <w:hyperlink r:id="rId8" w:history="1">
        <w:r w:rsidR="00422FAF" w:rsidRPr="00601777">
          <w:rPr>
            <w:rStyle w:val="Hyperlink"/>
            <w:color w:val="auto"/>
          </w:rPr>
          <w:t>http://www.plasticsurgery.org/news/plastic-surgery-statistics/2015-plastic-surgery-statistics.html</w:t>
        </w:r>
      </w:hyperlink>
      <w:r w:rsidR="00422FAF" w:rsidRPr="00601777">
        <w:t>. Accessed 09/09/2016.</w:t>
      </w:r>
      <w:bookmarkEnd w:id="1"/>
    </w:p>
    <w:p w14:paraId="0869D49C" w14:textId="681ED80E" w:rsidR="00422FAF" w:rsidRPr="00601777" w:rsidRDefault="00422FAF" w:rsidP="00422FAF">
      <w:pPr>
        <w:pStyle w:val="EndNoteBibliography"/>
        <w:spacing w:after="0"/>
      </w:pPr>
      <w:bookmarkStart w:id="2" w:name="_ENREF_2"/>
      <w:r w:rsidRPr="00601777">
        <w:t>2.</w:t>
      </w:r>
      <w:r w:rsidRPr="00601777">
        <w:tab/>
        <w:t xml:space="preserve">The British Association of Aesthetic Plastic Surgeons. Britain sucks. Available at: </w:t>
      </w:r>
      <w:hyperlink r:id="rId9" w:history="1">
        <w:r w:rsidRPr="00601777">
          <w:rPr>
            <w:rStyle w:val="Hyperlink"/>
            <w:color w:val="auto"/>
          </w:rPr>
          <w:t>http://baaps.org.uk/about-us/press-releases/1833-britain-sucks</w:t>
        </w:r>
      </w:hyperlink>
      <w:r w:rsidRPr="00601777">
        <w:t>. Accessed 06.06.2015.</w:t>
      </w:r>
      <w:bookmarkEnd w:id="2"/>
    </w:p>
    <w:p w14:paraId="76C69A05" w14:textId="77777777" w:rsidR="00422FAF" w:rsidRPr="00601777" w:rsidRDefault="00422FAF" w:rsidP="00422FAF">
      <w:pPr>
        <w:pStyle w:val="EndNoteBibliography"/>
        <w:spacing w:after="0"/>
      </w:pPr>
      <w:bookmarkStart w:id="3" w:name="_ENREF_3"/>
      <w:r w:rsidRPr="00601777">
        <w:t>3.</w:t>
      </w:r>
      <w:r w:rsidRPr="00601777">
        <w:tab/>
        <w:t xml:space="preserve">Holliday, R., Bell, D., Jones, M., et al. Beautiful face, beautiful place: relational geographies and gender in cosmetic surgery tourism websites. </w:t>
      </w:r>
      <w:r w:rsidRPr="00601777">
        <w:rPr>
          <w:i/>
        </w:rPr>
        <w:t>Gender, Place &amp; Culture</w:t>
      </w:r>
      <w:r w:rsidRPr="00601777">
        <w:t xml:space="preserve"> 2015;22:90-106.</w:t>
      </w:r>
      <w:bookmarkEnd w:id="3"/>
    </w:p>
    <w:p w14:paraId="3EC3374B" w14:textId="77777777" w:rsidR="00422FAF" w:rsidRPr="00601777" w:rsidRDefault="00422FAF" w:rsidP="00422FAF">
      <w:pPr>
        <w:pStyle w:val="EndNoteBibliography"/>
        <w:spacing w:after="0"/>
      </w:pPr>
      <w:bookmarkStart w:id="4" w:name="_ENREF_4"/>
      <w:r w:rsidRPr="00601777">
        <w:t>4.</w:t>
      </w:r>
      <w:r w:rsidRPr="00601777">
        <w:tab/>
        <w:t xml:space="preserve">Honigman, R. J., Phillips, K. A., Castle, D. J. A review of psychosocial outcomes for patients seeking cosmetic surgery. </w:t>
      </w:r>
      <w:r w:rsidRPr="00601777">
        <w:rPr>
          <w:i/>
        </w:rPr>
        <w:t>Plast Reconstr Surg</w:t>
      </w:r>
      <w:r w:rsidRPr="00601777">
        <w:t xml:space="preserve"> 2004;113:1229-1237.</w:t>
      </w:r>
      <w:bookmarkEnd w:id="4"/>
    </w:p>
    <w:p w14:paraId="23CFC773" w14:textId="77777777" w:rsidR="00422FAF" w:rsidRPr="00601777" w:rsidRDefault="00422FAF" w:rsidP="00422FAF">
      <w:pPr>
        <w:pStyle w:val="EndNoteBibliography"/>
        <w:spacing w:after="0"/>
      </w:pPr>
      <w:bookmarkStart w:id="5" w:name="_ENREF_5"/>
      <w:r w:rsidRPr="00601777">
        <w:t>5.</w:t>
      </w:r>
      <w:r w:rsidRPr="00601777">
        <w:tab/>
        <w:t xml:space="preserve">Markey, C. N., Markey, P. M. Correlates of young women’s interest in obtaining cosmetic surgery. </w:t>
      </w:r>
      <w:r w:rsidRPr="00601777">
        <w:rPr>
          <w:i/>
        </w:rPr>
        <w:t>Sex Roles</w:t>
      </w:r>
      <w:r w:rsidRPr="00601777">
        <w:t xml:space="preserve"> 2009;61:158-166.</w:t>
      </w:r>
      <w:bookmarkEnd w:id="5"/>
    </w:p>
    <w:p w14:paraId="647F187F" w14:textId="77777777" w:rsidR="00422FAF" w:rsidRPr="00601777" w:rsidRDefault="00422FAF" w:rsidP="00422FAF">
      <w:pPr>
        <w:pStyle w:val="EndNoteBibliography"/>
        <w:spacing w:after="0"/>
      </w:pPr>
      <w:bookmarkStart w:id="6" w:name="_ENREF_6"/>
      <w:r w:rsidRPr="00601777">
        <w:t>6.</w:t>
      </w:r>
      <w:r w:rsidRPr="00601777">
        <w:tab/>
        <w:t xml:space="preserve">Swami, V., Campana, A. N., Coles, R. Acceptance of cosmetic surgery among British female university students: are there ethnic differences? </w:t>
      </w:r>
      <w:r w:rsidRPr="00601777">
        <w:rPr>
          <w:i/>
        </w:rPr>
        <w:t>Eur Psychol</w:t>
      </w:r>
      <w:r w:rsidRPr="00601777">
        <w:t xml:space="preserve"> 2012;17:55-62.</w:t>
      </w:r>
      <w:bookmarkEnd w:id="6"/>
    </w:p>
    <w:p w14:paraId="596652AF" w14:textId="77777777" w:rsidR="00422FAF" w:rsidRPr="00601777" w:rsidRDefault="00422FAF" w:rsidP="00422FAF">
      <w:pPr>
        <w:pStyle w:val="EndNoteBibliography"/>
        <w:spacing w:after="0"/>
      </w:pPr>
      <w:bookmarkStart w:id="7" w:name="_ENREF_7"/>
      <w:r w:rsidRPr="00601777">
        <w:t>7.</w:t>
      </w:r>
      <w:r w:rsidRPr="00601777">
        <w:tab/>
        <w:t xml:space="preserve">Swami, V., Chamorro-Premuzic, T., Bridges, S., Furnham, A. Acceptance of cosmetic surgery: Personality and individual difference predictors. </w:t>
      </w:r>
      <w:r w:rsidRPr="00601777">
        <w:rPr>
          <w:i/>
        </w:rPr>
        <w:t>Body Image</w:t>
      </w:r>
      <w:r w:rsidRPr="00601777">
        <w:t xml:space="preserve"> 2009;6:7-13.</w:t>
      </w:r>
      <w:bookmarkEnd w:id="7"/>
    </w:p>
    <w:p w14:paraId="750D7AD3" w14:textId="77777777" w:rsidR="00422FAF" w:rsidRPr="00601777" w:rsidRDefault="00422FAF" w:rsidP="00422FAF">
      <w:pPr>
        <w:pStyle w:val="EndNoteBibliography"/>
        <w:spacing w:after="0"/>
      </w:pPr>
      <w:bookmarkStart w:id="8" w:name="_ENREF_8"/>
      <w:r w:rsidRPr="00601777">
        <w:t>8.</w:t>
      </w:r>
      <w:r w:rsidRPr="00601777">
        <w:tab/>
        <w:t xml:space="preserve">Henderson-King, D., Henderson-King, E. Acceptance of cosmetic surgery: Scale development and validation. </w:t>
      </w:r>
      <w:r w:rsidRPr="00601777">
        <w:rPr>
          <w:i/>
        </w:rPr>
        <w:t>Body Image</w:t>
      </w:r>
      <w:r w:rsidRPr="00601777">
        <w:t xml:space="preserve"> 2005;2:137-149.</w:t>
      </w:r>
      <w:bookmarkEnd w:id="8"/>
    </w:p>
    <w:p w14:paraId="79B77C4D" w14:textId="77777777" w:rsidR="00422FAF" w:rsidRPr="00601777" w:rsidRDefault="00422FAF" w:rsidP="00422FAF">
      <w:pPr>
        <w:pStyle w:val="EndNoteBibliography"/>
        <w:spacing w:after="0"/>
      </w:pPr>
      <w:bookmarkStart w:id="9" w:name="_ENREF_9"/>
      <w:r w:rsidRPr="00601777">
        <w:lastRenderedPageBreak/>
        <w:t>9.</w:t>
      </w:r>
      <w:r w:rsidRPr="00601777">
        <w:tab/>
        <w:t xml:space="preserve">Pertschuk, M. J., Sarwer, D. B., Wadden, T. A., Whitaker, L. A. Body image dissatisfaction in male cosmetic surgery patients. </w:t>
      </w:r>
      <w:r w:rsidRPr="00601777">
        <w:rPr>
          <w:i/>
        </w:rPr>
        <w:t>Aesthetic Plast Surg</w:t>
      </w:r>
      <w:r w:rsidRPr="00601777">
        <w:t xml:space="preserve"> 1998;22:20-24.</w:t>
      </w:r>
      <w:bookmarkEnd w:id="9"/>
    </w:p>
    <w:p w14:paraId="00E2622E" w14:textId="77777777" w:rsidR="00422FAF" w:rsidRPr="00601777" w:rsidRDefault="00422FAF" w:rsidP="00422FAF">
      <w:pPr>
        <w:pStyle w:val="EndNoteBibliography"/>
        <w:spacing w:after="0"/>
      </w:pPr>
      <w:bookmarkStart w:id="10" w:name="_ENREF_10"/>
      <w:r w:rsidRPr="00601777">
        <w:t>10.</w:t>
      </w:r>
      <w:r w:rsidRPr="00601777">
        <w:tab/>
        <w:t xml:space="preserve">Sarwer, D. B., Crerand, C. E. Body image and cosmetic medical treatments. </w:t>
      </w:r>
      <w:r w:rsidRPr="00601777">
        <w:rPr>
          <w:i/>
        </w:rPr>
        <w:t>Body Image</w:t>
      </w:r>
      <w:r w:rsidRPr="00601777">
        <w:t xml:space="preserve"> 2004;1:99-111.</w:t>
      </w:r>
      <w:bookmarkEnd w:id="10"/>
    </w:p>
    <w:p w14:paraId="08BA233B" w14:textId="77777777" w:rsidR="00422FAF" w:rsidRPr="00601777" w:rsidRDefault="00422FAF" w:rsidP="00422FAF">
      <w:pPr>
        <w:pStyle w:val="EndNoteBibliography"/>
        <w:spacing w:after="0"/>
      </w:pPr>
      <w:bookmarkStart w:id="11" w:name="_ENREF_11"/>
      <w:r w:rsidRPr="00601777">
        <w:t>11.</w:t>
      </w:r>
      <w:r w:rsidRPr="00601777">
        <w:tab/>
        <w:t xml:space="preserve">Javo, I. M., Sørlie, T. Psychosocial predictors of an interest in cosmetic surgery among young Norwegian women: a population-based study. </w:t>
      </w:r>
      <w:r w:rsidRPr="00601777">
        <w:rPr>
          <w:i/>
        </w:rPr>
        <w:t>Plast Reconstr Surg</w:t>
      </w:r>
      <w:r w:rsidRPr="00601777">
        <w:t xml:space="preserve"> 2009;124:2142-2148.</w:t>
      </w:r>
      <w:bookmarkEnd w:id="11"/>
    </w:p>
    <w:p w14:paraId="051714DE" w14:textId="77777777" w:rsidR="00422FAF" w:rsidRPr="00601777" w:rsidRDefault="00422FAF" w:rsidP="00422FAF">
      <w:pPr>
        <w:pStyle w:val="EndNoteBibliography"/>
        <w:spacing w:after="0"/>
      </w:pPr>
      <w:bookmarkStart w:id="12" w:name="_ENREF_12"/>
      <w:r w:rsidRPr="00601777">
        <w:t>12.</w:t>
      </w:r>
      <w:r w:rsidRPr="00601777">
        <w:tab/>
        <w:t xml:space="preserve">de Brito, M. J. A., Nahas, F. X., Cordás, T. A., Tavares, H., Ferreira, L. M. Body dysmorphic disorder in patients seeking abdominoplasty, rhinoplasty, and rhytidectomy. </w:t>
      </w:r>
      <w:r w:rsidRPr="00601777">
        <w:rPr>
          <w:i/>
        </w:rPr>
        <w:t>Plast Reconstr Surg</w:t>
      </w:r>
      <w:r w:rsidRPr="00601777">
        <w:t xml:space="preserve"> 2016;137:462-471.</w:t>
      </w:r>
      <w:bookmarkEnd w:id="12"/>
    </w:p>
    <w:p w14:paraId="1DA1AB54" w14:textId="77777777" w:rsidR="00422FAF" w:rsidRPr="00601777" w:rsidRDefault="00422FAF" w:rsidP="00422FAF">
      <w:pPr>
        <w:pStyle w:val="EndNoteBibliography"/>
        <w:spacing w:after="0"/>
      </w:pPr>
      <w:bookmarkStart w:id="13" w:name="_ENREF_13"/>
      <w:r w:rsidRPr="00601777">
        <w:t>13.</w:t>
      </w:r>
      <w:r w:rsidRPr="00601777">
        <w:tab/>
        <w:t xml:space="preserve">Sarwer, D. B., LaRossa, D., Bartlett, S. P., Low, D. W., Bucky, L. P., Whitaker, L. A. Body image concerns of breast augmentation patients. </w:t>
      </w:r>
      <w:r w:rsidRPr="00601777">
        <w:rPr>
          <w:i/>
        </w:rPr>
        <w:t>Plast Reconstr Surg</w:t>
      </w:r>
      <w:r w:rsidRPr="00601777">
        <w:t xml:space="preserve"> 2003;112:83-90.</w:t>
      </w:r>
      <w:bookmarkEnd w:id="13"/>
    </w:p>
    <w:p w14:paraId="3F9F9BE6" w14:textId="77777777" w:rsidR="00422FAF" w:rsidRPr="00601777" w:rsidRDefault="00422FAF" w:rsidP="00422FAF">
      <w:pPr>
        <w:pStyle w:val="EndNoteBibliography"/>
        <w:spacing w:after="0"/>
      </w:pPr>
      <w:bookmarkStart w:id="14" w:name="_ENREF_14"/>
      <w:r w:rsidRPr="00601777">
        <w:t>14.</w:t>
      </w:r>
      <w:r w:rsidRPr="00601777">
        <w:tab/>
        <w:t xml:space="preserve">Sarwer, D. B., Zanville, H. A., LaRossa, D., et al. Mental health histories and psychiatric medication usage among persons who sought cosmetic surgery. </w:t>
      </w:r>
      <w:r w:rsidRPr="00601777">
        <w:rPr>
          <w:i/>
        </w:rPr>
        <w:t>Plast Reconstr Surg</w:t>
      </w:r>
      <w:r w:rsidRPr="00601777">
        <w:t xml:space="preserve"> 2004;114:1927-1933.</w:t>
      </w:r>
      <w:bookmarkEnd w:id="14"/>
    </w:p>
    <w:p w14:paraId="6F90BA2E" w14:textId="77777777" w:rsidR="00422FAF" w:rsidRPr="00601777" w:rsidRDefault="00422FAF" w:rsidP="00422FAF">
      <w:pPr>
        <w:pStyle w:val="EndNoteBibliography"/>
        <w:spacing w:after="0"/>
      </w:pPr>
      <w:bookmarkStart w:id="15" w:name="_ENREF_15"/>
      <w:r w:rsidRPr="00601777">
        <w:t>15.</w:t>
      </w:r>
      <w:r w:rsidRPr="00601777">
        <w:tab/>
        <w:t xml:space="preserve">Sarwer, D. B., Spitzer, J. C. Body image dysmorphic disorder in persons who undergo aesthetic medical treatments. </w:t>
      </w:r>
      <w:r w:rsidRPr="00601777">
        <w:rPr>
          <w:i/>
        </w:rPr>
        <w:t>Aesthet Surg J</w:t>
      </w:r>
      <w:r w:rsidRPr="00601777">
        <w:t xml:space="preserve"> 2012;32:999-1009.</w:t>
      </w:r>
      <w:bookmarkEnd w:id="15"/>
    </w:p>
    <w:p w14:paraId="7F26088C" w14:textId="77777777" w:rsidR="00422FAF" w:rsidRPr="00601777" w:rsidRDefault="00422FAF" w:rsidP="00422FAF">
      <w:pPr>
        <w:pStyle w:val="EndNoteBibliography"/>
        <w:spacing w:after="0"/>
      </w:pPr>
      <w:bookmarkStart w:id="16" w:name="_ENREF_16"/>
      <w:r w:rsidRPr="00601777">
        <w:t>16.</w:t>
      </w:r>
      <w:r w:rsidRPr="00601777">
        <w:tab/>
        <w:t xml:space="preserve">Crerand, C. E., Infield, A. L., Sarwer, D. B. Psychological considerations in cosmetic breast augmentation. </w:t>
      </w:r>
      <w:r w:rsidRPr="00601777">
        <w:rPr>
          <w:i/>
        </w:rPr>
        <w:t>Plast Surg Nurs</w:t>
      </w:r>
      <w:r w:rsidRPr="00601777">
        <w:t xml:space="preserve"> 2007;27:146-154.</w:t>
      </w:r>
      <w:bookmarkEnd w:id="16"/>
    </w:p>
    <w:p w14:paraId="6DD9FB18" w14:textId="77777777" w:rsidR="00422FAF" w:rsidRPr="00601777" w:rsidRDefault="00422FAF" w:rsidP="00422FAF">
      <w:pPr>
        <w:pStyle w:val="EndNoteBibliography"/>
        <w:spacing w:after="0"/>
      </w:pPr>
      <w:bookmarkStart w:id="17" w:name="_ENREF_17"/>
      <w:r w:rsidRPr="00601777">
        <w:t>17.</w:t>
      </w:r>
      <w:r w:rsidRPr="00601777">
        <w:tab/>
        <w:t xml:space="preserve">Crerand, C. E., Franklin, M. E., Sarwer, D. B. Body dysmorphic disorder and cosmetic surgery. </w:t>
      </w:r>
      <w:r w:rsidRPr="00601777">
        <w:rPr>
          <w:i/>
        </w:rPr>
        <w:t>Plast Reconstr Surg</w:t>
      </w:r>
      <w:r w:rsidRPr="00601777">
        <w:t xml:space="preserve"> 2006;118:167e-180e.</w:t>
      </w:r>
      <w:bookmarkEnd w:id="17"/>
    </w:p>
    <w:p w14:paraId="592B66B1" w14:textId="77777777" w:rsidR="00422FAF" w:rsidRPr="00601777" w:rsidRDefault="00422FAF" w:rsidP="00422FAF">
      <w:pPr>
        <w:pStyle w:val="EndNoteBibliography"/>
        <w:spacing w:after="0"/>
      </w:pPr>
      <w:bookmarkStart w:id="18" w:name="_ENREF_18"/>
      <w:r w:rsidRPr="00601777">
        <w:t>18.</w:t>
      </w:r>
      <w:r w:rsidRPr="00601777">
        <w:tab/>
        <w:t xml:space="preserve">Delinsky, S. S. Cosmetic Surgery: A Common and Accepted Form of Self‐Improvement? 1. </w:t>
      </w:r>
      <w:r w:rsidRPr="00601777">
        <w:rPr>
          <w:i/>
        </w:rPr>
        <w:t>J Appl Soc Psychol</w:t>
      </w:r>
      <w:r w:rsidRPr="00601777">
        <w:t xml:space="preserve"> 2005;35:2012-2028.</w:t>
      </w:r>
      <w:bookmarkEnd w:id="18"/>
    </w:p>
    <w:p w14:paraId="05598E65" w14:textId="77777777" w:rsidR="00422FAF" w:rsidRPr="00601777" w:rsidRDefault="00422FAF" w:rsidP="00422FAF">
      <w:pPr>
        <w:pStyle w:val="EndNoteBibliography"/>
        <w:spacing w:after="0"/>
      </w:pPr>
      <w:bookmarkStart w:id="19" w:name="_ENREF_19"/>
      <w:r w:rsidRPr="00601777">
        <w:t>19.</w:t>
      </w:r>
      <w:r w:rsidRPr="00601777">
        <w:tab/>
        <w:t xml:space="preserve">Henderson‐King, D., Brooks, K. D. Materialism, sociocultural appearance messages, and paternal attitudes predict college women's attitudes about cosmetic surgery. </w:t>
      </w:r>
      <w:r w:rsidRPr="00601777">
        <w:rPr>
          <w:i/>
        </w:rPr>
        <w:t>Psychol Women Q</w:t>
      </w:r>
      <w:r w:rsidRPr="00601777">
        <w:t xml:space="preserve"> 2009;33:133-142.</w:t>
      </w:r>
      <w:bookmarkEnd w:id="19"/>
    </w:p>
    <w:p w14:paraId="4F1DF62A" w14:textId="77777777" w:rsidR="00422FAF" w:rsidRPr="00601777" w:rsidRDefault="00422FAF" w:rsidP="00422FAF">
      <w:pPr>
        <w:pStyle w:val="EndNoteBibliography"/>
        <w:spacing w:after="0"/>
      </w:pPr>
      <w:bookmarkStart w:id="20" w:name="_ENREF_20"/>
      <w:r w:rsidRPr="00601777">
        <w:t>20.</w:t>
      </w:r>
      <w:r w:rsidRPr="00601777">
        <w:tab/>
        <w:t xml:space="preserve">Swami, V., Taylor, R., Carvalho, C. Acceptance of cosmetic surgery and celebrity worship: Evidence of associations among female undergraduates. </w:t>
      </w:r>
      <w:r w:rsidRPr="00601777">
        <w:rPr>
          <w:i/>
        </w:rPr>
        <w:t>Pers Individ Dif</w:t>
      </w:r>
      <w:r w:rsidRPr="00601777">
        <w:t xml:space="preserve"> 2009;47:869-872.</w:t>
      </w:r>
      <w:bookmarkEnd w:id="20"/>
    </w:p>
    <w:p w14:paraId="63994A1C" w14:textId="77777777" w:rsidR="00422FAF" w:rsidRPr="00601777" w:rsidRDefault="00422FAF" w:rsidP="00422FAF">
      <w:pPr>
        <w:pStyle w:val="EndNoteBibliography"/>
        <w:spacing w:after="0"/>
      </w:pPr>
      <w:bookmarkStart w:id="21" w:name="_ENREF_21"/>
      <w:r w:rsidRPr="00601777">
        <w:t>21.</w:t>
      </w:r>
      <w:r w:rsidRPr="00601777">
        <w:tab/>
        <w:t xml:space="preserve">Ferguson, C. J., Muñoz, M. E., Garza, A., Galindo, M. Concurrent and prospective analyses of peer, television and social media influences on body dissatisfaction, eating disorder symptoms and life satisfaction in adolescent girls. </w:t>
      </w:r>
      <w:r w:rsidRPr="00601777">
        <w:rPr>
          <w:i/>
        </w:rPr>
        <w:t>Journal of youth and adolescence</w:t>
      </w:r>
      <w:r w:rsidRPr="00601777">
        <w:t xml:space="preserve"> 2014;43:1-14.</w:t>
      </w:r>
      <w:bookmarkEnd w:id="21"/>
    </w:p>
    <w:p w14:paraId="0F2BA1EF" w14:textId="77777777" w:rsidR="00422FAF" w:rsidRPr="00601777" w:rsidRDefault="00422FAF" w:rsidP="00422FAF">
      <w:pPr>
        <w:pStyle w:val="EndNoteBibliography"/>
        <w:spacing w:after="0"/>
      </w:pPr>
      <w:bookmarkStart w:id="22" w:name="_ENREF_22"/>
      <w:r w:rsidRPr="00601777">
        <w:t>22.</w:t>
      </w:r>
      <w:r w:rsidRPr="00601777">
        <w:tab/>
        <w:t xml:space="preserve">de Vries, D. A., Peter, J., Nikken, P., de Graaf, H. The effect of social network site use on appearance investment and desire for cosmetic surgery among adolescent boys and girls. </w:t>
      </w:r>
      <w:r w:rsidRPr="00601777">
        <w:rPr>
          <w:i/>
        </w:rPr>
        <w:t>Sex Roles</w:t>
      </w:r>
      <w:r w:rsidRPr="00601777">
        <w:t xml:space="preserve"> 2014;71:283-295.</w:t>
      </w:r>
      <w:bookmarkEnd w:id="22"/>
    </w:p>
    <w:p w14:paraId="6AD75AFE" w14:textId="77777777" w:rsidR="00422FAF" w:rsidRPr="00601777" w:rsidRDefault="00422FAF" w:rsidP="00422FAF">
      <w:pPr>
        <w:pStyle w:val="EndNoteBibliography"/>
        <w:spacing w:after="0"/>
      </w:pPr>
      <w:bookmarkStart w:id="23" w:name="_ENREF_23"/>
      <w:r w:rsidRPr="00601777">
        <w:t>23.</w:t>
      </w:r>
      <w:r w:rsidRPr="00601777">
        <w:tab/>
        <w:t xml:space="preserve">Brown, A., Furnham, A., Glanville, L., Swami, V. Factors that affect the likelihood of undergoing cosmetic surgery. </w:t>
      </w:r>
      <w:r w:rsidRPr="00601777">
        <w:rPr>
          <w:i/>
        </w:rPr>
        <w:t>Aesthet Surg J</w:t>
      </w:r>
      <w:r w:rsidRPr="00601777">
        <w:t xml:space="preserve"> 2007;27:501-508.</w:t>
      </w:r>
      <w:bookmarkEnd w:id="23"/>
    </w:p>
    <w:p w14:paraId="3F6D9BA6" w14:textId="77777777" w:rsidR="00422FAF" w:rsidRPr="00601777" w:rsidRDefault="00422FAF" w:rsidP="00422FAF">
      <w:pPr>
        <w:pStyle w:val="EndNoteBibliography"/>
        <w:spacing w:after="0"/>
      </w:pPr>
      <w:bookmarkStart w:id="24" w:name="_ENREF_24"/>
      <w:r w:rsidRPr="00601777">
        <w:t>24.</w:t>
      </w:r>
      <w:r w:rsidRPr="00601777">
        <w:tab/>
        <w:t xml:space="preserve">Jackson, A. C., Dowling, N. A., Honigman, R. J., Francis, K. L., Kalus, A. M. The Experience of Teasing in Elective Cosmetic Surgery Patients. </w:t>
      </w:r>
      <w:r w:rsidRPr="00601777">
        <w:rPr>
          <w:i/>
        </w:rPr>
        <w:t>Behav Med</w:t>
      </w:r>
      <w:r w:rsidRPr="00601777">
        <w:t xml:space="preserve"> 2012;38:129-137.</w:t>
      </w:r>
      <w:bookmarkEnd w:id="24"/>
    </w:p>
    <w:p w14:paraId="465F9E86" w14:textId="77777777" w:rsidR="00422FAF" w:rsidRPr="00601777" w:rsidRDefault="00422FAF" w:rsidP="00422FAF">
      <w:pPr>
        <w:pStyle w:val="EndNoteBibliography"/>
        <w:spacing w:after="0"/>
      </w:pPr>
      <w:bookmarkStart w:id="25" w:name="_ENREF_25"/>
      <w:r w:rsidRPr="00601777">
        <w:t>25.</w:t>
      </w:r>
      <w:r w:rsidRPr="00601777">
        <w:tab/>
        <w:t xml:space="preserve">Park, L. E., Calogero, R. M., Harwin, M. J., DiRaddo, A. M. Predicting interest in cosmetic surgery: Interactive effects of appearance-based rejection sensitivity and negative appearance comments. </w:t>
      </w:r>
      <w:r w:rsidRPr="00601777">
        <w:rPr>
          <w:i/>
        </w:rPr>
        <w:t>Body Image</w:t>
      </w:r>
      <w:r w:rsidRPr="00601777">
        <w:t xml:space="preserve"> 2009;6:186-193.</w:t>
      </w:r>
      <w:bookmarkEnd w:id="25"/>
    </w:p>
    <w:p w14:paraId="117DE283" w14:textId="77777777" w:rsidR="00422FAF" w:rsidRPr="00601777" w:rsidRDefault="00422FAF" w:rsidP="00422FAF">
      <w:pPr>
        <w:pStyle w:val="EndNoteBibliography"/>
        <w:spacing w:after="0"/>
      </w:pPr>
      <w:bookmarkStart w:id="26" w:name="_ENREF_26"/>
      <w:r w:rsidRPr="00601777">
        <w:t>26.</w:t>
      </w:r>
      <w:r w:rsidRPr="00601777">
        <w:tab/>
        <w:t xml:space="preserve">von Soest, T., Kvalem, I. L., Skolleborg, K. C., Roald, H. E. Psychosocial factors predicting the motivation to undergo cosmetic surgery. </w:t>
      </w:r>
      <w:r w:rsidRPr="00601777">
        <w:rPr>
          <w:i/>
        </w:rPr>
        <w:t>Plast Reconstr Surg</w:t>
      </w:r>
      <w:r w:rsidRPr="00601777">
        <w:t xml:space="preserve"> 2006;117:51-62.</w:t>
      </w:r>
      <w:bookmarkEnd w:id="26"/>
    </w:p>
    <w:p w14:paraId="37954733" w14:textId="45FBB699" w:rsidR="00422FAF" w:rsidRPr="00601777" w:rsidRDefault="00422FAF" w:rsidP="00422FAF">
      <w:pPr>
        <w:pStyle w:val="EndNoteBibliography"/>
        <w:spacing w:after="0"/>
      </w:pPr>
      <w:bookmarkStart w:id="27" w:name="_ENREF_27"/>
      <w:r w:rsidRPr="00601777">
        <w:t>27.</w:t>
      </w:r>
      <w:r w:rsidRPr="00601777">
        <w:tab/>
        <w:t xml:space="preserve">Center for Disease Control, N. C. f. I. P. a. C. Understanding bullying. Available at: </w:t>
      </w:r>
      <w:hyperlink r:id="rId10" w:history="1">
        <w:r w:rsidRPr="00601777">
          <w:rPr>
            <w:rStyle w:val="Hyperlink"/>
            <w:color w:val="auto"/>
          </w:rPr>
          <w:t>http://www.cdc.gov/violenceprevention/pdf/bullying_factsheet.pdf</w:t>
        </w:r>
      </w:hyperlink>
      <w:r w:rsidRPr="00601777">
        <w:t>. Accessed April 01 2016.</w:t>
      </w:r>
      <w:bookmarkEnd w:id="27"/>
    </w:p>
    <w:p w14:paraId="77BDBD89" w14:textId="77777777" w:rsidR="00422FAF" w:rsidRPr="00601777" w:rsidRDefault="00422FAF" w:rsidP="00422FAF">
      <w:pPr>
        <w:pStyle w:val="EndNoteBibliography"/>
        <w:spacing w:after="0"/>
      </w:pPr>
      <w:bookmarkStart w:id="28" w:name="_ENREF_28"/>
      <w:r w:rsidRPr="00601777">
        <w:t>28.</w:t>
      </w:r>
      <w:r w:rsidRPr="00601777">
        <w:tab/>
        <w:t xml:space="preserve">Stapinski, L. A., Bowes, L., Wolke, D., et al. Peer victimization during adolescence and risk for anxiety disorders in adulthood: A prospective cohort study. </w:t>
      </w:r>
      <w:r w:rsidRPr="00601777">
        <w:rPr>
          <w:i/>
        </w:rPr>
        <w:t>Depress Anxiety</w:t>
      </w:r>
      <w:r w:rsidRPr="00601777">
        <w:t xml:space="preserve"> 2014;31:574-582.</w:t>
      </w:r>
      <w:bookmarkEnd w:id="28"/>
    </w:p>
    <w:p w14:paraId="78277723" w14:textId="77777777" w:rsidR="00422FAF" w:rsidRPr="00601777" w:rsidRDefault="00422FAF" w:rsidP="00422FAF">
      <w:pPr>
        <w:pStyle w:val="EndNoteBibliography"/>
        <w:spacing w:after="0"/>
      </w:pPr>
      <w:bookmarkStart w:id="29" w:name="_ENREF_29"/>
      <w:r w:rsidRPr="00601777">
        <w:t>29.</w:t>
      </w:r>
      <w:r w:rsidRPr="00601777">
        <w:tab/>
        <w:t xml:space="preserve">Fox, C. L., Farrow, C. V. Global and physical self-esteem and body dissatisfaction as mediators of the relationship between weight status and being a victim of bullying. </w:t>
      </w:r>
      <w:r w:rsidRPr="00601777">
        <w:rPr>
          <w:i/>
        </w:rPr>
        <w:t>J Adolesc</w:t>
      </w:r>
      <w:r w:rsidRPr="00601777">
        <w:t xml:space="preserve"> 2009;32:1287-1301.</w:t>
      </w:r>
      <w:bookmarkEnd w:id="29"/>
    </w:p>
    <w:p w14:paraId="68E1BDDB" w14:textId="77777777" w:rsidR="00422FAF" w:rsidRPr="00601777" w:rsidRDefault="00422FAF" w:rsidP="00422FAF">
      <w:pPr>
        <w:pStyle w:val="EndNoteBibliography"/>
        <w:spacing w:after="0"/>
      </w:pPr>
      <w:bookmarkStart w:id="30" w:name="_ENREF_30"/>
      <w:r w:rsidRPr="00601777">
        <w:lastRenderedPageBreak/>
        <w:t>30.</w:t>
      </w:r>
      <w:r w:rsidRPr="00601777">
        <w:tab/>
        <w:t xml:space="preserve">Copeland, W. E., Bulik, C. M., Zucker, N., Wolke, D., Lereya, S. T., Costello, E. J. Does childhood bullying predict eating disorder symptoms? A prospective, longitudinal analysis. </w:t>
      </w:r>
      <w:r w:rsidRPr="00601777">
        <w:rPr>
          <w:i/>
        </w:rPr>
        <w:t>Int J Eat Disord</w:t>
      </w:r>
      <w:r w:rsidRPr="00601777">
        <w:t xml:space="preserve"> 2015;48:1141-1149.</w:t>
      </w:r>
      <w:bookmarkEnd w:id="30"/>
    </w:p>
    <w:p w14:paraId="16E5637F" w14:textId="77777777" w:rsidR="00422FAF" w:rsidRPr="00601777" w:rsidRDefault="00422FAF" w:rsidP="00422FAF">
      <w:pPr>
        <w:pStyle w:val="EndNoteBibliography"/>
        <w:spacing w:after="0"/>
      </w:pPr>
      <w:bookmarkStart w:id="31" w:name="_ENREF_31"/>
      <w:r w:rsidRPr="00601777">
        <w:t>31.</w:t>
      </w:r>
      <w:r w:rsidRPr="00601777">
        <w:tab/>
        <w:t xml:space="preserve">Wolke, D., Sapouna, M. Big men feeling small: Childhood bullying experience, muscle dysmorphia and other mental health problems in bodybuilders. </w:t>
      </w:r>
      <w:r w:rsidRPr="00601777">
        <w:rPr>
          <w:i/>
        </w:rPr>
        <w:t>Psychol Sport Exerc</w:t>
      </w:r>
      <w:r w:rsidRPr="00601777">
        <w:t xml:space="preserve"> 2008;9:595-604.</w:t>
      </w:r>
      <w:bookmarkEnd w:id="31"/>
    </w:p>
    <w:p w14:paraId="19C7CCB0" w14:textId="77777777" w:rsidR="00422FAF" w:rsidRPr="00601777" w:rsidRDefault="00422FAF" w:rsidP="00422FAF">
      <w:pPr>
        <w:pStyle w:val="EndNoteBibliography"/>
        <w:spacing w:after="0"/>
      </w:pPr>
      <w:bookmarkStart w:id="32" w:name="_ENREF_32"/>
      <w:r w:rsidRPr="00601777">
        <w:t>32.</w:t>
      </w:r>
      <w:r w:rsidRPr="00601777">
        <w:tab/>
        <w:t xml:space="preserve">Wolke, D., Lereya, S. T., Fisher, H., Lewis, G., Zammit, S. Bullying in elementary school and psychotic experiences at 18 years: a longitudinal, population-based cohort study. </w:t>
      </w:r>
      <w:r w:rsidRPr="00601777">
        <w:rPr>
          <w:i/>
        </w:rPr>
        <w:t>Psychol Med</w:t>
      </w:r>
      <w:r w:rsidRPr="00601777">
        <w:t xml:space="preserve"> 2014;44:2199-2211.</w:t>
      </w:r>
      <w:bookmarkEnd w:id="32"/>
    </w:p>
    <w:p w14:paraId="25BBDBB6" w14:textId="77777777" w:rsidR="00422FAF" w:rsidRPr="00601777" w:rsidRDefault="00422FAF" w:rsidP="00422FAF">
      <w:pPr>
        <w:pStyle w:val="EndNoteBibliography"/>
        <w:spacing w:after="0"/>
      </w:pPr>
      <w:bookmarkStart w:id="33" w:name="_ENREF_33"/>
      <w:r w:rsidRPr="00601777">
        <w:t>33.</w:t>
      </w:r>
      <w:r w:rsidRPr="00601777">
        <w:tab/>
        <w:t xml:space="preserve">Lereya, S. T., Copeland, W. E., Costello, E. J., Wolke, D. Adult mental health consequences of peer bullying and maltreatment in childhood: two cohorts in two countries. </w:t>
      </w:r>
      <w:r w:rsidRPr="00601777">
        <w:rPr>
          <w:i/>
        </w:rPr>
        <w:t>The Lancet Psychiatry</w:t>
      </w:r>
      <w:r w:rsidRPr="00601777">
        <w:t xml:space="preserve"> 2015;2:524-531.</w:t>
      </w:r>
      <w:bookmarkEnd w:id="33"/>
    </w:p>
    <w:p w14:paraId="697BCC3C" w14:textId="77777777" w:rsidR="00422FAF" w:rsidRPr="00601777" w:rsidRDefault="00422FAF" w:rsidP="00422FAF">
      <w:pPr>
        <w:pStyle w:val="EndNoteBibliography"/>
        <w:spacing w:after="0"/>
      </w:pPr>
      <w:bookmarkStart w:id="34" w:name="_ENREF_34"/>
      <w:r w:rsidRPr="00601777">
        <w:t>34.</w:t>
      </w:r>
      <w:r w:rsidRPr="00601777">
        <w:tab/>
        <w:t xml:space="preserve">Veale, D., Eshkevari, E., Ellison, N., et al. A comparison of risk factors for women seeking labiaplasty compared to those not seeking labiaplasty. </w:t>
      </w:r>
      <w:r w:rsidRPr="00601777">
        <w:rPr>
          <w:i/>
        </w:rPr>
        <w:t>Body image</w:t>
      </w:r>
      <w:r w:rsidRPr="00601777">
        <w:t xml:space="preserve"> 2014;11:57-62.</w:t>
      </w:r>
      <w:bookmarkEnd w:id="34"/>
    </w:p>
    <w:p w14:paraId="1FCFB7B8" w14:textId="77777777" w:rsidR="00422FAF" w:rsidRPr="00601777" w:rsidRDefault="00422FAF" w:rsidP="00422FAF">
      <w:pPr>
        <w:pStyle w:val="EndNoteBibliography"/>
        <w:spacing w:after="0"/>
      </w:pPr>
      <w:bookmarkStart w:id="35" w:name="_ENREF_35"/>
      <w:r w:rsidRPr="00601777">
        <w:t>35.</w:t>
      </w:r>
      <w:r w:rsidRPr="00601777">
        <w:tab/>
        <w:t xml:space="preserve">Richters, J. E. Depressed mothers as informants about their children: a critical review of the evidence for distortion. </w:t>
      </w:r>
      <w:r w:rsidRPr="00601777">
        <w:rPr>
          <w:i/>
        </w:rPr>
        <w:t>Psychol Bull</w:t>
      </w:r>
      <w:r w:rsidRPr="00601777">
        <w:t xml:space="preserve"> 1992;112:485.</w:t>
      </w:r>
      <w:bookmarkEnd w:id="35"/>
    </w:p>
    <w:p w14:paraId="0C842295" w14:textId="77777777" w:rsidR="00422FAF" w:rsidRPr="00601777" w:rsidRDefault="00422FAF" w:rsidP="00422FAF">
      <w:pPr>
        <w:pStyle w:val="EndNoteBibliography"/>
        <w:spacing w:after="0"/>
      </w:pPr>
      <w:bookmarkStart w:id="36" w:name="_ENREF_36"/>
      <w:r w:rsidRPr="00601777">
        <w:t>36.</w:t>
      </w:r>
      <w:r w:rsidRPr="00601777">
        <w:tab/>
        <w:t xml:space="preserve">Mackinger, H. F., Pachinger, M. M., Leibetseder, M. M., Fartacek, R. R. Autobiographical memories in women remitted from major depression. </w:t>
      </w:r>
      <w:r w:rsidRPr="00601777">
        <w:rPr>
          <w:i/>
        </w:rPr>
        <w:t>J Abnorm Psychol</w:t>
      </w:r>
      <w:r w:rsidRPr="00601777">
        <w:t xml:space="preserve"> 2000;109:331.</w:t>
      </w:r>
      <w:bookmarkEnd w:id="36"/>
    </w:p>
    <w:p w14:paraId="692AA431" w14:textId="77777777" w:rsidR="00422FAF" w:rsidRPr="00601777" w:rsidRDefault="00422FAF" w:rsidP="00422FAF">
      <w:pPr>
        <w:pStyle w:val="EndNoteBibliography"/>
        <w:spacing w:after="0"/>
      </w:pPr>
      <w:bookmarkStart w:id="37" w:name="_ENREF_37"/>
      <w:r w:rsidRPr="00601777">
        <w:t>37.</w:t>
      </w:r>
      <w:r w:rsidRPr="00601777">
        <w:tab/>
        <w:t xml:space="preserve">Juvonen, J., Graham, S., Schuster, M. A. Bullying Among Young Adolescents: The Strong, the Weak, and the Troubled. </w:t>
      </w:r>
      <w:r w:rsidRPr="00601777">
        <w:rPr>
          <w:i/>
        </w:rPr>
        <w:t>Pediatrics</w:t>
      </w:r>
      <w:r w:rsidRPr="00601777">
        <w:t xml:space="preserve"> 2003;112:1231-1237.</w:t>
      </w:r>
      <w:bookmarkEnd w:id="37"/>
    </w:p>
    <w:p w14:paraId="59677BE4" w14:textId="77777777" w:rsidR="00422FAF" w:rsidRPr="00601777" w:rsidRDefault="00422FAF" w:rsidP="00422FAF">
      <w:pPr>
        <w:pStyle w:val="EndNoteBibliography"/>
        <w:spacing w:after="0"/>
      </w:pPr>
      <w:bookmarkStart w:id="38" w:name="_ENREF_38"/>
      <w:r w:rsidRPr="00601777">
        <w:t>38.</w:t>
      </w:r>
      <w:r w:rsidRPr="00601777">
        <w:tab/>
        <w:t xml:space="preserve">Wolke, D., Copeland, W. E., Angold, A., Costello, E. J. Impact of bullying in childhood on adult health, wealth, crime, and social outcomes. </w:t>
      </w:r>
      <w:r w:rsidRPr="00601777">
        <w:rPr>
          <w:i/>
        </w:rPr>
        <w:t>Psychol Sci</w:t>
      </w:r>
      <w:r w:rsidRPr="00601777">
        <w:t xml:space="preserve"> 2013;24:1958-1970.</w:t>
      </w:r>
      <w:bookmarkEnd w:id="38"/>
    </w:p>
    <w:p w14:paraId="0AB6026E" w14:textId="77777777" w:rsidR="00422FAF" w:rsidRPr="00601777" w:rsidRDefault="00422FAF" w:rsidP="00422FAF">
      <w:pPr>
        <w:pStyle w:val="EndNoteBibliography"/>
        <w:spacing w:after="0"/>
      </w:pPr>
      <w:bookmarkStart w:id="39" w:name="_ENREF_39"/>
      <w:r w:rsidRPr="00601777">
        <w:t>39.</w:t>
      </w:r>
      <w:r w:rsidRPr="00601777">
        <w:tab/>
        <w:t xml:space="preserve">Volk, A. A., Camilleri, J. A., Dane, A. V., Marini, Z. A. Is adolescent bullying an evolutionary adaptation? </w:t>
      </w:r>
      <w:r w:rsidRPr="00601777">
        <w:rPr>
          <w:i/>
        </w:rPr>
        <w:t>Aggressive behavior</w:t>
      </w:r>
      <w:r w:rsidRPr="00601777">
        <w:t xml:space="preserve"> 2012;38:222-238.</w:t>
      </w:r>
      <w:bookmarkEnd w:id="39"/>
    </w:p>
    <w:p w14:paraId="3FC4F20B" w14:textId="77777777" w:rsidR="00422FAF" w:rsidRPr="00601777" w:rsidRDefault="00422FAF" w:rsidP="00422FAF">
      <w:pPr>
        <w:pStyle w:val="EndNoteBibliography"/>
        <w:spacing w:after="0"/>
      </w:pPr>
      <w:bookmarkStart w:id="40" w:name="_ENREF_40"/>
      <w:r w:rsidRPr="00601777">
        <w:t>40.</w:t>
      </w:r>
      <w:r w:rsidRPr="00601777">
        <w:tab/>
        <w:t xml:space="preserve">Salmivalli, C., Lagerspetz, K., Björkqvist, K., Österman, K., Kaukiainen, A. Bullying as a group process: Participant roles and their relations to social status within the group. </w:t>
      </w:r>
      <w:r w:rsidRPr="00601777">
        <w:rPr>
          <w:i/>
        </w:rPr>
        <w:t>Aggressive behavior</w:t>
      </w:r>
      <w:r w:rsidRPr="00601777">
        <w:t xml:space="preserve"> 1996;22:1-15.</w:t>
      </w:r>
      <w:bookmarkEnd w:id="40"/>
    </w:p>
    <w:p w14:paraId="1D65FF1B" w14:textId="77777777" w:rsidR="00422FAF" w:rsidRPr="00601777" w:rsidRDefault="00422FAF" w:rsidP="00422FAF">
      <w:pPr>
        <w:pStyle w:val="EndNoteBibliography"/>
        <w:spacing w:after="0"/>
      </w:pPr>
      <w:bookmarkStart w:id="41" w:name="_ENREF_41"/>
      <w:r w:rsidRPr="00601777">
        <w:t>41.</w:t>
      </w:r>
      <w:r w:rsidRPr="00601777">
        <w:tab/>
        <w:t xml:space="preserve">Reulbach, U., Ladewig, E. L., Nixon, E., O'Moore, M., Williams, J., O'Dowd, T. Weight, body image and bullying in 9‐year‐old children. </w:t>
      </w:r>
      <w:r w:rsidRPr="00601777">
        <w:rPr>
          <w:i/>
        </w:rPr>
        <w:t>J Paediatr Child Health</w:t>
      </w:r>
      <w:r w:rsidRPr="00601777">
        <w:t xml:space="preserve"> 2013;49:E288-E293.</w:t>
      </w:r>
      <w:bookmarkEnd w:id="41"/>
    </w:p>
    <w:p w14:paraId="085B9F2B" w14:textId="77777777" w:rsidR="00422FAF" w:rsidRPr="00601777" w:rsidRDefault="00422FAF" w:rsidP="00422FAF">
      <w:pPr>
        <w:pStyle w:val="EndNoteBibliography"/>
        <w:spacing w:after="0"/>
      </w:pPr>
      <w:bookmarkStart w:id="42" w:name="_ENREF_42"/>
      <w:r w:rsidRPr="00601777">
        <w:t>42.</w:t>
      </w:r>
      <w:r w:rsidRPr="00601777">
        <w:tab/>
        <w:t xml:space="preserve">Nansel, T. R., Overpeck, M., Pilla, R. S., Ruan, W. J., Simons-Morton, B., Scheidt, P. Bullying behaviors among US youth: Prevalence and association with psychosocial adjustment. </w:t>
      </w:r>
      <w:r w:rsidRPr="00601777">
        <w:rPr>
          <w:i/>
        </w:rPr>
        <w:t>JAMA</w:t>
      </w:r>
      <w:r w:rsidRPr="00601777">
        <w:t xml:space="preserve"> 2001;285:2094-2100.</w:t>
      </w:r>
      <w:bookmarkEnd w:id="42"/>
    </w:p>
    <w:p w14:paraId="7D1FD3AA" w14:textId="77777777" w:rsidR="00422FAF" w:rsidRPr="00601777" w:rsidRDefault="00422FAF" w:rsidP="00422FAF">
      <w:pPr>
        <w:pStyle w:val="EndNoteBibliography"/>
        <w:spacing w:after="0"/>
      </w:pPr>
      <w:bookmarkStart w:id="43" w:name="_ENREF_43"/>
      <w:r w:rsidRPr="00601777">
        <w:t>43.</w:t>
      </w:r>
      <w:r w:rsidRPr="00601777">
        <w:tab/>
        <w:t xml:space="preserve">Vandenbroucke, J. P., von Elm, E., Altman, D. G., et al. Strengthening the Reporting of Observational Studies in Epidemiology (STROBE) Explanation and Elaboration. </w:t>
      </w:r>
      <w:r w:rsidRPr="00601777">
        <w:rPr>
          <w:i/>
        </w:rPr>
        <w:t>Epidemiology</w:t>
      </w:r>
      <w:r w:rsidRPr="00601777">
        <w:t xml:space="preserve"> 2007;18:805-835.</w:t>
      </w:r>
      <w:bookmarkEnd w:id="43"/>
    </w:p>
    <w:p w14:paraId="6A2F4DB2" w14:textId="77777777" w:rsidR="00422FAF" w:rsidRPr="00601777" w:rsidRDefault="00422FAF" w:rsidP="00422FAF">
      <w:pPr>
        <w:pStyle w:val="EndNoteBibliography"/>
        <w:spacing w:after="0"/>
      </w:pPr>
      <w:bookmarkStart w:id="44" w:name="_ENREF_44"/>
      <w:r w:rsidRPr="00601777">
        <w:t>44.</w:t>
      </w:r>
      <w:r w:rsidRPr="00601777">
        <w:tab/>
        <w:t xml:space="preserve">Nassab, R., Harris, P. Cosmetic surgery growth and correlations with financial indices: a comparative study of the United Kingdom and United States from 2002–2011. </w:t>
      </w:r>
      <w:r w:rsidRPr="00601777">
        <w:rPr>
          <w:i/>
        </w:rPr>
        <w:t>Aesthet Surg J</w:t>
      </w:r>
      <w:r w:rsidRPr="00601777">
        <w:t xml:space="preserve"> 2013;33:604-608.</w:t>
      </w:r>
      <w:bookmarkEnd w:id="44"/>
    </w:p>
    <w:p w14:paraId="15FFF6A8" w14:textId="77777777" w:rsidR="00422FAF" w:rsidRPr="00601777" w:rsidRDefault="00422FAF" w:rsidP="00422FAF">
      <w:pPr>
        <w:pStyle w:val="EndNoteBibliography"/>
        <w:spacing w:after="0"/>
      </w:pPr>
      <w:bookmarkStart w:id="45" w:name="_ENREF_45"/>
      <w:r w:rsidRPr="00601777">
        <w:t>45.</w:t>
      </w:r>
      <w:r w:rsidRPr="00601777">
        <w:tab/>
        <w:t xml:space="preserve">Prendergast, T. I., Ong'uti, S. K., Ortega, G., et al. Differential trends in racial preferences for cosmetic surgery procedures. </w:t>
      </w:r>
      <w:r w:rsidRPr="00601777">
        <w:rPr>
          <w:i/>
        </w:rPr>
        <w:t>The American Surgeon</w:t>
      </w:r>
      <w:r w:rsidRPr="00601777">
        <w:t xml:space="preserve"> 2011;77:1081-1085.</w:t>
      </w:r>
      <w:bookmarkEnd w:id="45"/>
    </w:p>
    <w:p w14:paraId="036821E4" w14:textId="77777777" w:rsidR="00422FAF" w:rsidRPr="00601777" w:rsidRDefault="00422FAF" w:rsidP="00422FAF">
      <w:pPr>
        <w:pStyle w:val="EndNoteBibliography"/>
        <w:spacing w:after="0"/>
      </w:pPr>
      <w:bookmarkStart w:id="46" w:name="_ENREF_46"/>
      <w:r w:rsidRPr="00601777">
        <w:t>46.</w:t>
      </w:r>
      <w:r w:rsidRPr="00601777">
        <w:tab/>
        <w:t xml:space="preserve">Lien, N., Friestad, C., Klepp, K. I. Adolescents' proxy reports of parents' socioeconomic status: How valid are they? </w:t>
      </w:r>
      <w:r w:rsidRPr="00601777">
        <w:rPr>
          <w:i/>
        </w:rPr>
        <w:t>J Epidemiol Community Health</w:t>
      </w:r>
      <w:r w:rsidRPr="00601777">
        <w:t xml:space="preserve"> 2001;55:731-737.</w:t>
      </w:r>
      <w:bookmarkEnd w:id="46"/>
    </w:p>
    <w:p w14:paraId="74D810C2" w14:textId="77777777" w:rsidR="00422FAF" w:rsidRPr="00601777" w:rsidRDefault="00422FAF" w:rsidP="00422FAF">
      <w:pPr>
        <w:pStyle w:val="EndNoteBibliography"/>
        <w:spacing w:after="0"/>
      </w:pPr>
      <w:bookmarkStart w:id="47" w:name="_ENREF_47"/>
      <w:r w:rsidRPr="00601777">
        <w:t>47.</w:t>
      </w:r>
      <w:r w:rsidRPr="00601777">
        <w:tab/>
        <w:t xml:space="preserve">Griffiths, L. J., Wolke, D., Page, A. S., Horwood, J. Obesity and bullying: different effects for boys and girls. </w:t>
      </w:r>
      <w:r w:rsidRPr="00601777">
        <w:rPr>
          <w:i/>
        </w:rPr>
        <w:t>Arch Dis Child</w:t>
      </w:r>
      <w:r w:rsidRPr="00601777">
        <w:t xml:space="preserve"> 2006;91:121-125.</w:t>
      </w:r>
      <w:bookmarkEnd w:id="47"/>
    </w:p>
    <w:p w14:paraId="686ACC26" w14:textId="77777777" w:rsidR="00422FAF" w:rsidRPr="00601777" w:rsidRDefault="00422FAF" w:rsidP="00422FAF">
      <w:pPr>
        <w:pStyle w:val="EndNoteBibliography"/>
        <w:spacing w:after="0"/>
      </w:pPr>
      <w:bookmarkStart w:id="48" w:name="_ENREF_48"/>
      <w:r w:rsidRPr="00601777">
        <w:t>48.</w:t>
      </w:r>
      <w:r w:rsidRPr="00601777">
        <w:tab/>
        <w:t xml:space="preserve">Schreier, A., Wolke, D., Thomas, K., et al. Prospective study of peer victimization in childhood and psychotic symptoms in a nonclinical population at age 12 years. </w:t>
      </w:r>
      <w:r w:rsidRPr="00601777">
        <w:rPr>
          <w:i/>
        </w:rPr>
        <w:t>Arch Gen Psychiatry</w:t>
      </w:r>
      <w:r w:rsidRPr="00601777">
        <w:t xml:space="preserve"> 2009;66:527-536.</w:t>
      </w:r>
      <w:bookmarkEnd w:id="48"/>
    </w:p>
    <w:p w14:paraId="4EEEE151" w14:textId="77777777" w:rsidR="00422FAF" w:rsidRPr="00601777" w:rsidRDefault="00422FAF" w:rsidP="00422FAF">
      <w:pPr>
        <w:pStyle w:val="EndNoteBibliography"/>
        <w:spacing w:after="0"/>
      </w:pPr>
      <w:bookmarkStart w:id="49" w:name="_ENREF_49"/>
      <w:r w:rsidRPr="00601777">
        <w:t>49.</w:t>
      </w:r>
      <w:r w:rsidRPr="00601777">
        <w:tab/>
        <w:t xml:space="preserve">Wolke, D., Woods, S., Bloomfield, L., Karstadt, L. The association between direct and relational bullying and behaviour problems among primary school children. </w:t>
      </w:r>
      <w:r w:rsidRPr="00601777">
        <w:rPr>
          <w:i/>
        </w:rPr>
        <w:t>Journal of Child Psychology and Psychiatry</w:t>
      </w:r>
      <w:r w:rsidRPr="00601777">
        <w:t xml:space="preserve"> 2000;41:989-1002.</w:t>
      </w:r>
      <w:bookmarkEnd w:id="49"/>
    </w:p>
    <w:p w14:paraId="315F51AE" w14:textId="77777777" w:rsidR="00422FAF" w:rsidRPr="00601777" w:rsidRDefault="00422FAF" w:rsidP="00422FAF">
      <w:pPr>
        <w:pStyle w:val="EndNoteBibliography"/>
        <w:spacing w:after="0"/>
      </w:pPr>
      <w:bookmarkStart w:id="50" w:name="_ENREF_50"/>
      <w:r w:rsidRPr="00601777">
        <w:t>50.</w:t>
      </w:r>
      <w:r w:rsidRPr="00601777">
        <w:tab/>
        <w:t xml:space="preserve">Rosenberg, M. </w:t>
      </w:r>
      <w:r w:rsidRPr="00601777">
        <w:rPr>
          <w:i/>
        </w:rPr>
        <w:t>Society and the adolescent self-image</w:t>
      </w:r>
      <w:r w:rsidRPr="00601777">
        <w:t>. Princenton, N. J.: Princenton University Press; 1965.</w:t>
      </w:r>
      <w:bookmarkEnd w:id="50"/>
    </w:p>
    <w:p w14:paraId="4D52C0F1" w14:textId="77777777" w:rsidR="00422FAF" w:rsidRPr="00601777" w:rsidRDefault="00422FAF" w:rsidP="00422FAF">
      <w:pPr>
        <w:pStyle w:val="EndNoteBibliography"/>
        <w:spacing w:after="0"/>
      </w:pPr>
      <w:bookmarkStart w:id="51" w:name="_ENREF_51"/>
      <w:r w:rsidRPr="00601777">
        <w:lastRenderedPageBreak/>
        <w:t>51.</w:t>
      </w:r>
      <w:r w:rsidRPr="00601777">
        <w:tab/>
        <w:t xml:space="preserve">Mendelson, B. K., Mendelson, M. J., White, D. R. Body-Esteem Scale for Adolescents and Adults. </w:t>
      </w:r>
      <w:r w:rsidRPr="00601777">
        <w:rPr>
          <w:i/>
        </w:rPr>
        <w:t>J Pers Assess</w:t>
      </w:r>
      <w:r w:rsidRPr="00601777">
        <w:t xml:space="preserve"> 2001;76:90-106.</w:t>
      </w:r>
      <w:bookmarkEnd w:id="51"/>
    </w:p>
    <w:p w14:paraId="12A145FD" w14:textId="77777777" w:rsidR="00422FAF" w:rsidRPr="00601777" w:rsidRDefault="00422FAF" w:rsidP="00422FAF">
      <w:pPr>
        <w:pStyle w:val="EndNoteBibliography"/>
        <w:spacing w:after="0"/>
      </w:pPr>
      <w:bookmarkStart w:id="52" w:name="_ENREF_52"/>
      <w:r w:rsidRPr="00601777">
        <w:t>52.</w:t>
      </w:r>
      <w:r w:rsidRPr="00601777">
        <w:tab/>
        <w:t xml:space="preserve">Goodman, R. The Strengths and Difficulties Questionnaire: a research note. </w:t>
      </w:r>
      <w:r w:rsidRPr="00601777">
        <w:rPr>
          <w:i/>
        </w:rPr>
        <w:t>Journal of child psychology and psychiatry</w:t>
      </w:r>
      <w:r w:rsidRPr="00601777">
        <w:t xml:space="preserve"> 1997;38:581-586.</w:t>
      </w:r>
      <w:bookmarkEnd w:id="52"/>
    </w:p>
    <w:p w14:paraId="6139A7F9" w14:textId="77777777" w:rsidR="00422FAF" w:rsidRPr="00601777" w:rsidRDefault="00422FAF" w:rsidP="00422FAF">
      <w:pPr>
        <w:pStyle w:val="EndNoteBibliography"/>
        <w:spacing w:after="0"/>
      </w:pPr>
      <w:bookmarkStart w:id="53" w:name="_ENREF_53"/>
      <w:r w:rsidRPr="00601777">
        <w:t>53.</w:t>
      </w:r>
      <w:r w:rsidRPr="00601777">
        <w:tab/>
        <w:t xml:space="preserve">Goodman, R., Ford, T., Simmons, H., Gatward, R., Meltzer, H. Using the Strengths and Difficulties Questionnaire (SDQ) to screen for child psychiatric disorders in a community sample. </w:t>
      </w:r>
      <w:r w:rsidRPr="00601777">
        <w:rPr>
          <w:i/>
        </w:rPr>
        <w:t>The British Journal of Psychiatry</w:t>
      </w:r>
      <w:r w:rsidRPr="00601777">
        <w:t xml:space="preserve"> 2000;177:534-539.</w:t>
      </w:r>
      <w:bookmarkEnd w:id="53"/>
    </w:p>
    <w:p w14:paraId="70167F84" w14:textId="77777777" w:rsidR="00422FAF" w:rsidRPr="00601777" w:rsidRDefault="00422FAF" w:rsidP="00422FAF">
      <w:pPr>
        <w:pStyle w:val="EndNoteBibliography"/>
        <w:spacing w:after="0"/>
      </w:pPr>
      <w:bookmarkStart w:id="54" w:name="_ENREF_54"/>
      <w:r w:rsidRPr="00601777">
        <w:t>54.</w:t>
      </w:r>
      <w:r w:rsidRPr="00601777">
        <w:tab/>
        <w:t xml:space="preserve">Muthén, L. K., Muthén, B. O. </w:t>
      </w:r>
      <w:r w:rsidRPr="00601777">
        <w:rPr>
          <w:i/>
        </w:rPr>
        <w:t>Mplus User's Guide</w:t>
      </w:r>
      <w:r w:rsidRPr="00601777">
        <w:t>, Seventh Edition ed: Los Angeles, CA: Muthén &amp; Muthén; 1998-2015.</w:t>
      </w:r>
      <w:bookmarkEnd w:id="54"/>
    </w:p>
    <w:p w14:paraId="58F4CA57" w14:textId="77777777" w:rsidR="00422FAF" w:rsidRPr="00601777" w:rsidRDefault="00422FAF" w:rsidP="00422FAF">
      <w:pPr>
        <w:pStyle w:val="EndNoteBibliography"/>
        <w:spacing w:after="0"/>
      </w:pPr>
      <w:bookmarkStart w:id="55" w:name="_ENREF_55"/>
      <w:r w:rsidRPr="00601777">
        <w:t>55.</w:t>
      </w:r>
      <w:r w:rsidRPr="00601777">
        <w:tab/>
        <w:t xml:space="preserve">Hooper, D., Coughlan, J., Mullen, M. Structural equation modelling: Guidelines for determining model fit. </w:t>
      </w:r>
      <w:r w:rsidRPr="00601777">
        <w:rPr>
          <w:i/>
        </w:rPr>
        <w:t>The Electronic Journal of Business Research Methods</w:t>
      </w:r>
      <w:r w:rsidRPr="00601777">
        <w:t xml:space="preserve"> 2008;6:53-60.</w:t>
      </w:r>
      <w:bookmarkEnd w:id="55"/>
    </w:p>
    <w:p w14:paraId="12A8B6CC" w14:textId="77777777" w:rsidR="00422FAF" w:rsidRPr="00601777" w:rsidRDefault="00422FAF" w:rsidP="00422FAF">
      <w:pPr>
        <w:pStyle w:val="EndNoteBibliography"/>
        <w:spacing w:after="0"/>
      </w:pPr>
      <w:bookmarkStart w:id="56" w:name="_ENREF_56"/>
      <w:r w:rsidRPr="00601777">
        <w:t>56.</w:t>
      </w:r>
      <w:r w:rsidRPr="00601777">
        <w:tab/>
        <w:t xml:space="preserve">Browne, M. W., Cudeck, R. Alternative ways of assessing model fit. </w:t>
      </w:r>
      <w:r w:rsidRPr="00601777">
        <w:rPr>
          <w:i/>
        </w:rPr>
        <w:t xml:space="preserve">Sociological Methods Research </w:t>
      </w:r>
      <w:r w:rsidRPr="00601777">
        <w:t>1992;21:230-258.</w:t>
      </w:r>
      <w:bookmarkEnd w:id="56"/>
    </w:p>
    <w:p w14:paraId="2F79489C" w14:textId="77777777" w:rsidR="00422FAF" w:rsidRPr="00601777" w:rsidRDefault="00422FAF" w:rsidP="00422FAF">
      <w:pPr>
        <w:pStyle w:val="EndNoteBibliography"/>
        <w:spacing w:after="0"/>
      </w:pPr>
      <w:bookmarkStart w:id="57" w:name="_ENREF_57"/>
      <w:r w:rsidRPr="00601777">
        <w:t>57.</w:t>
      </w:r>
      <w:r w:rsidRPr="00601777">
        <w:tab/>
        <w:t xml:space="preserve">Hu, L.-T., Bentler, P. Cutoff criteria for fit indexes in covariance structure analysis: conventional criteria versus new alternatives. </w:t>
      </w:r>
      <w:r w:rsidRPr="00601777">
        <w:rPr>
          <w:i/>
        </w:rPr>
        <w:t>Struct Equ Modeling</w:t>
      </w:r>
      <w:r w:rsidRPr="00601777">
        <w:t xml:space="preserve"> 1999;6:1-55.</w:t>
      </w:r>
      <w:bookmarkEnd w:id="57"/>
    </w:p>
    <w:p w14:paraId="36D86F65" w14:textId="28D063B9" w:rsidR="00422FAF" w:rsidRPr="00601777" w:rsidRDefault="00422FAF" w:rsidP="00422FAF">
      <w:pPr>
        <w:pStyle w:val="EndNoteBibliography"/>
        <w:spacing w:after="0"/>
      </w:pPr>
      <w:bookmarkStart w:id="58" w:name="_ENREF_58"/>
      <w:r w:rsidRPr="00601777">
        <w:t>58.</w:t>
      </w:r>
      <w:r w:rsidRPr="00601777">
        <w:tab/>
        <w:t xml:space="preserve">UCLA: Statistical Consulting Group. Annotated Mplus Output: Ordinary Least Squares Regression. Available at: </w:t>
      </w:r>
      <w:hyperlink r:id="rId11" w:history="1">
        <w:r w:rsidRPr="00601777">
          <w:rPr>
            <w:rStyle w:val="Hyperlink"/>
            <w:color w:val="auto"/>
          </w:rPr>
          <w:t>http://www.ats.ucla.edu/stat/mplus/output/olsreg.htm</w:t>
        </w:r>
      </w:hyperlink>
      <w:r w:rsidRPr="00601777">
        <w:t>. Accessed 29.06.16.</w:t>
      </w:r>
      <w:bookmarkEnd w:id="58"/>
    </w:p>
    <w:p w14:paraId="45BB6FE8" w14:textId="77777777" w:rsidR="00422FAF" w:rsidRPr="00601777" w:rsidRDefault="00422FAF" w:rsidP="00422FAF">
      <w:pPr>
        <w:pStyle w:val="EndNoteBibliography"/>
        <w:spacing w:after="0"/>
      </w:pPr>
      <w:bookmarkStart w:id="59" w:name="_ENREF_59"/>
      <w:r w:rsidRPr="00601777">
        <w:t>59.</w:t>
      </w:r>
      <w:r w:rsidRPr="00601777">
        <w:tab/>
        <w:t xml:space="preserve">Lereya, S. T., Copeland, W. E., Zammit, S., Wolke, D. Bully/victims: a longitudinal, population-based cohort study of their mental health. </w:t>
      </w:r>
      <w:r w:rsidRPr="00601777">
        <w:rPr>
          <w:i/>
        </w:rPr>
        <w:t>Eur Child Adolesc Psychiatry</w:t>
      </w:r>
      <w:r w:rsidRPr="00601777">
        <w:t xml:space="preserve"> 2015:1-11.</w:t>
      </w:r>
      <w:bookmarkEnd w:id="59"/>
    </w:p>
    <w:p w14:paraId="4BEB04AF" w14:textId="77777777" w:rsidR="00422FAF" w:rsidRPr="00601777" w:rsidRDefault="00422FAF" w:rsidP="00422FAF">
      <w:pPr>
        <w:pStyle w:val="EndNoteBibliography"/>
        <w:spacing w:after="0"/>
      </w:pPr>
      <w:bookmarkStart w:id="60" w:name="_ENREF_60"/>
      <w:r w:rsidRPr="00601777">
        <w:t>60.</w:t>
      </w:r>
      <w:r w:rsidRPr="00601777">
        <w:tab/>
        <w:t xml:space="preserve">Takizawa, R., Maughan, B., Arseneault, L. Adult health outcomes of childhood bullying victimization: evidence from a five-decade longitudinal British birth cohort. </w:t>
      </w:r>
      <w:r w:rsidRPr="00601777">
        <w:rPr>
          <w:i/>
        </w:rPr>
        <w:t>Am J Psychiatry</w:t>
      </w:r>
      <w:r w:rsidRPr="00601777">
        <w:t xml:space="preserve"> 2014;171:777-784.</w:t>
      </w:r>
      <w:bookmarkEnd w:id="60"/>
    </w:p>
    <w:p w14:paraId="1A8EBF4D" w14:textId="77777777" w:rsidR="00422FAF" w:rsidRPr="00601777" w:rsidRDefault="00422FAF" w:rsidP="00422FAF">
      <w:pPr>
        <w:pStyle w:val="EndNoteBibliography"/>
        <w:spacing w:after="0"/>
      </w:pPr>
      <w:bookmarkStart w:id="61" w:name="_ENREF_61"/>
      <w:r w:rsidRPr="00601777">
        <w:t>61.</w:t>
      </w:r>
      <w:r w:rsidRPr="00601777">
        <w:tab/>
        <w:t xml:space="preserve">Constantian, M. B., Lin, C. P. Why some patients are unhappy: Part 2. Relationship of nasal shape and trauma history to surgical success. </w:t>
      </w:r>
      <w:r w:rsidRPr="00601777">
        <w:rPr>
          <w:i/>
        </w:rPr>
        <w:t>Plast Reconstr Surg</w:t>
      </w:r>
      <w:r w:rsidRPr="00601777">
        <w:t xml:space="preserve"> 2014;134:836-851.</w:t>
      </w:r>
      <w:bookmarkEnd w:id="61"/>
    </w:p>
    <w:p w14:paraId="7E4FD821" w14:textId="77777777" w:rsidR="00422FAF" w:rsidRPr="00601777" w:rsidRDefault="00422FAF" w:rsidP="00422FAF">
      <w:pPr>
        <w:pStyle w:val="EndNoteBibliography"/>
        <w:spacing w:after="0"/>
      </w:pPr>
      <w:bookmarkStart w:id="62" w:name="_ENREF_62"/>
      <w:r w:rsidRPr="00601777">
        <w:t>62.</w:t>
      </w:r>
      <w:r w:rsidRPr="00601777">
        <w:tab/>
        <w:t xml:space="preserve">Veale, D., Gledhill, L. J., Christodoulou, P., Hodsoll, J. Body dysmorphic disorder in different settings: A systematic review and estimated weighted prevalence. </w:t>
      </w:r>
      <w:r w:rsidRPr="00601777">
        <w:rPr>
          <w:i/>
        </w:rPr>
        <w:t>Body Image</w:t>
      </w:r>
      <w:r w:rsidRPr="00601777">
        <w:t xml:space="preserve"> 2016;18:168-186.</w:t>
      </w:r>
      <w:bookmarkEnd w:id="62"/>
    </w:p>
    <w:p w14:paraId="50F04652" w14:textId="77777777" w:rsidR="00422FAF" w:rsidRPr="00601777" w:rsidRDefault="00422FAF" w:rsidP="00422FAF">
      <w:pPr>
        <w:pStyle w:val="EndNoteBibliography"/>
        <w:spacing w:after="0"/>
      </w:pPr>
      <w:bookmarkStart w:id="63" w:name="_ENREF_63"/>
      <w:r w:rsidRPr="00601777">
        <w:t>63.</w:t>
      </w:r>
      <w:r w:rsidRPr="00601777">
        <w:tab/>
        <w:t xml:space="preserve">de Bruyn, E. H., Cillessen, A. H., Wissink, I. B. Associations of peer acceptance and perceived popularity with bullying and victimization in early adolescence. </w:t>
      </w:r>
      <w:r w:rsidRPr="00601777">
        <w:rPr>
          <w:i/>
        </w:rPr>
        <w:t>The Journal of Early Adolescence</w:t>
      </w:r>
      <w:r w:rsidRPr="00601777">
        <w:t xml:space="preserve"> 2010;30:543-566.</w:t>
      </w:r>
      <w:bookmarkEnd w:id="63"/>
    </w:p>
    <w:p w14:paraId="58606413" w14:textId="77777777" w:rsidR="00422FAF" w:rsidRPr="00601777" w:rsidRDefault="00422FAF" w:rsidP="00422FAF">
      <w:pPr>
        <w:pStyle w:val="EndNoteBibliography"/>
        <w:spacing w:after="0"/>
      </w:pPr>
      <w:bookmarkStart w:id="64" w:name="_ENREF_64"/>
      <w:r w:rsidRPr="00601777">
        <w:t>64.</w:t>
      </w:r>
      <w:r w:rsidRPr="00601777">
        <w:tab/>
        <w:t xml:space="preserve">Paraskeva, N., Clarke, A., Rumsey, N. The routine psychological screening of cosmetic surgery patients. </w:t>
      </w:r>
      <w:r w:rsidRPr="00601777">
        <w:rPr>
          <w:i/>
        </w:rPr>
        <w:t>Aesthetics</w:t>
      </w:r>
      <w:r w:rsidRPr="00601777">
        <w:t xml:space="preserve"> 2014:28-32.</w:t>
      </w:r>
      <w:bookmarkEnd w:id="64"/>
    </w:p>
    <w:p w14:paraId="33C9021E" w14:textId="77777777" w:rsidR="00422FAF" w:rsidRPr="00601777" w:rsidRDefault="00422FAF" w:rsidP="00422FAF">
      <w:pPr>
        <w:pStyle w:val="EndNoteBibliography"/>
        <w:spacing w:after="0"/>
      </w:pPr>
      <w:bookmarkStart w:id="65" w:name="_ENREF_65"/>
      <w:r w:rsidRPr="00601777">
        <w:t>65.</w:t>
      </w:r>
      <w:r w:rsidRPr="00601777">
        <w:tab/>
        <w:t xml:space="preserve">Arseneault, L., Milne, B. J., Taylor, A., et al. Being bullied as an environmentally mediated contributing factor to children's internalizing problems: a study of twins discordant for victimization. </w:t>
      </w:r>
      <w:r w:rsidRPr="00601777">
        <w:rPr>
          <w:i/>
        </w:rPr>
        <w:t>Arch Pediatr Adolesc Med</w:t>
      </w:r>
      <w:r w:rsidRPr="00601777">
        <w:t xml:space="preserve"> 2008;162:145-150.</w:t>
      </w:r>
      <w:bookmarkEnd w:id="65"/>
    </w:p>
    <w:p w14:paraId="309D8D6D" w14:textId="77777777" w:rsidR="00422FAF" w:rsidRPr="00601777" w:rsidRDefault="00422FAF" w:rsidP="00422FAF">
      <w:pPr>
        <w:pStyle w:val="EndNoteBibliography"/>
        <w:spacing w:after="0"/>
      </w:pPr>
      <w:bookmarkStart w:id="66" w:name="_ENREF_66"/>
      <w:r w:rsidRPr="00601777">
        <w:t>66.</w:t>
      </w:r>
      <w:r w:rsidRPr="00601777">
        <w:tab/>
        <w:t xml:space="preserve">Silberg, J., Copeland, W., Linker, J., Moore, A., Roberson-Nay, R., York, T. Psychiatric outcomes of bullying victimization: a study of discordant monozygotic twins. </w:t>
      </w:r>
      <w:r w:rsidRPr="00601777">
        <w:rPr>
          <w:i/>
        </w:rPr>
        <w:t>Psychol Med</w:t>
      </w:r>
      <w:r w:rsidRPr="00601777">
        <w:t xml:space="preserve"> 2016;46:1875-1883.</w:t>
      </w:r>
      <w:bookmarkEnd w:id="66"/>
    </w:p>
    <w:p w14:paraId="3BAFE58C" w14:textId="77777777" w:rsidR="00422FAF" w:rsidRPr="00601777" w:rsidRDefault="00422FAF" w:rsidP="00422FAF">
      <w:pPr>
        <w:pStyle w:val="EndNoteBibliography"/>
        <w:spacing w:after="0"/>
      </w:pPr>
      <w:bookmarkStart w:id="67" w:name="_ENREF_67"/>
      <w:r w:rsidRPr="00601777">
        <w:t>67.</w:t>
      </w:r>
      <w:r w:rsidRPr="00601777">
        <w:tab/>
        <w:t xml:space="preserve">Lereya, S. T., Eryigit-Madzwamuse, S., Patra, C., Smith, J. H., Wolke, D. Body-esteem of pupils who attended single-sex versus mixed-sex schools: A cross-sectional study of intrasexual competition and peer victimization. </w:t>
      </w:r>
      <w:r w:rsidRPr="00601777">
        <w:rPr>
          <w:i/>
        </w:rPr>
        <w:t>J Adolesc</w:t>
      </w:r>
      <w:r w:rsidRPr="00601777">
        <w:t xml:space="preserve"> 2014;37:1109-1119.</w:t>
      </w:r>
      <w:bookmarkEnd w:id="67"/>
    </w:p>
    <w:p w14:paraId="054D5C09" w14:textId="77F4F03D" w:rsidR="00422FAF" w:rsidRPr="00601777" w:rsidRDefault="00422FAF" w:rsidP="00422FAF">
      <w:pPr>
        <w:pStyle w:val="EndNoteBibliography"/>
      </w:pPr>
      <w:bookmarkStart w:id="68" w:name="_ENREF_68"/>
      <w:r w:rsidRPr="00601777">
        <w:t>68.</w:t>
      </w:r>
      <w:r w:rsidRPr="00601777">
        <w:tab/>
        <w:t xml:space="preserve">Royal College of Surgeons. Professional standards for cosmetic surgery. Available at: </w:t>
      </w:r>
      <w:hyperlink r:id="rId12" w:history="1">
        <w:r w:rsidRPr="00601777">
          <w:rPr>
            <w:rStyle w:val="Hyperlink"/>
            <w:color w:val="auto"/>
          </w:rPr>
          <w:t>http://www.rcseng.ac.uk/surgeons/surgical-standards/working-practices/cosmetic-surgery/professional-standards-for-cosmetic-surgery</w:t>
        </w:r>
      </w:hyperlink>
      <w:r w:rsidRPr="00601777">
        <w:t>. Accessed 25/05/2016.</w:t>
      </w:r>
      <w:bookmarkEnd w:id="68"/>
    </w:p>
    <w:p w14:paraId="6EECC8C4" w14:textId="0CF099EA" w:rsidR="006E66F4" w:rsidRPr="00601777" w:rsidRDefault="00BC34F5" w:rsidP="00FF0637">
      <w:pPr>
        <w:spacing w:after="240" w:line="480" w:lineRule="auto"/>
      </w:pPr>
      <w:r w:rsidRPr="00601777">
        <w:fldChar w:fldCharType="end"/>
      </w:r>
    </w:p>
    <w:p w14:paraId="46595C39" w14:textId="77777777" w:rsidR="00F15A83" w:rsidRPr="00601777" w:rsidRDefault="00F15A83" w:rsidP="00FF0637">
      <w:pPr>
        <w:spacing w:after="240" w:line="480" w:lineRule="auto"/>
      </w:pPr>
    </w:p>
    <w:p w14:paraId="6D33DB8F" w14:textId="77777777" w:rsidR="00F15A83" w:rsidRPr="00601777" w:rsidRDefault="00F15A83" w:rsidP="00FF0637">
      <w:pPr>
        <w:spacing w:after="240" w:line="480" w:lineRule="auto"/>
      </w:pPr>
    </w:p>
    <w:p w14:paraId="1A0962A8" w14:textId="17C01206" w:rsidR="00145C65" w:rsidRPr="00601777" w:rsidRDefault="00145C65" w:rsidP="00FF0637">
      <w:pPr>
        <w:spacing w:after="240" w:line="480" w:lineRule="auto"/>
        <w:rPr>
          <w:b/>
        </w:rPr>
      </w:pPr>
      <w:r w:rsidRPr="00601777">
        <w:rPr>
          <w:b/>
        </w:rPr>
        <w:lastRenderedPageBreak/>
        <w:t>List of figures</w:t>
      </w:r>
    </w:p>
    <w:p w14:paraId="15F34F27" w14:textId="0CFDFBB8" w:rsidR="00145C65" w:rsidRPr="00601777" w:rsidRDefault="00406C1F" w:rsidP="00FF0637">
      <w:pPr>
        <w:spacing w:line="480" w:lineRule="auto"/>
      </w:pPr>
      <w:r w:rsidRPr="00601777">
        <w:t xml:space="preserve">Fig. </w:t>
      </w:r>
      <w:r w:rsidR="00145C65" w:rsidRPr="00601777">
        <w:t>1. STROBE flow diagram of recruitment and selection of schools and pupils</w:t>
      </w:r>
      <w:r w:rsidRPr="00601777">
        <w:t>.</w:t>
      </w:r>
    </w:p>
    <w:p w14:paraId="2F96A64B" w14:textId="70AF5FF3" w:rsidR="00145C65" w:rsidRPr="00601777" w:rsidRDefault="00145C65" w:rsidP="00FF0637">
      <w:pPr>
        <w:spacing w:line="480" w:lineRule="auto"/>
      </w:pPr>
      <w:r w:rsidRPr="00601777">
        <w:t>Fig</w:t>
      </w:r>
      <w:r w:rsidR="00406C1F" w:rsidRPr="00601777">
        <w:t>.</w:t>
      </w:r>
      <w:r w:rsidRPr="00601777">
        <w:t xml:space="preserve"> 2. Z-scores (i.e. standard deviations, with 95% confidence intervals) of desire for cosmetic surgery in bullies, victims and bully-victims, stratified by sex.</w:t>
      </w:r>
    </w:p>
    <w:p w14:paraId="039B3211" w14:textId="257DFB30" w:rsidR="00145C65" w:rsidRPr="00601777" w:rsidRDefault="00406C1F" w:rsidP="00FF0637">
      <w:pPr>
        <w:spacing w:after="240" w:line="480" w:lineRule="auto"/>
      </w:pPr>
      <w:r w:rsidRPr="00601777">
        <w:t>Fig.</w:t>
      </w:r>
      <w:r w:rsidR="00145C65" w:rsidRPr="00601777">
        <w:t xml:space="preserve"> 3. Factor loadings (with standard errors in parenthesis) of self-esteem (SE), emotional problems (EP) and body esteem (BE) onto the latent psychological functioning (PF) variable</w:t>
      </w:r>
      <w:r w:rsidRPr="00601777">
        <w:t>.</w:t>
      </w:r>
    </w:p>
    <w:p w14:paraId="4093B2F1" w14:textId="20C7B826" w:rsidR="00DB586F" w:rsidRPr="00601777" w:rsidRDefault="00406C1F" w:rsidP="00FF0637">
      <w:pPr>
        <w:spacing w:after="240" w:line="480" w:lineRule="auto"/>
      </w:pPr>
      <w:r w:rsidRPr="00601777">
        <w:t>Fig.</w:t>
      </w:r>
      <w:r w:rsidR="00DB586F" w:rsidRPr="00601777">
        <w:t xml:space="preserve"> 4. Hypothetical mediation model showing the direct, indirect and total effects.</w:t>
      </w:r>
    </w:p>
    <w:p w14:paraId="73ACA06F" w14:textId="77777777" w:rsidR="00DB586F" w:rsidRPr="00601777" w:rsidRDefault="00DB586F" w:rsidP="00FF0637">
      <w:pPr>
        <w:spacing w:after="240" w:line="480" w:lineRule="auto"/>
      </w:pPr>
    </w:p>
    <w:p w14:paraId="3E803F14" w14:textId="7293C019" w:rsidR="00DB586F" w:rsidRPr="00601777" w:rsidRDefault="00145C65" w:rsidP="00FF0637">
      <w:pPr>
        <w:spacing w:after="240" w:line="480" w:lineRule="auto"/>
        <w:rPr>
          <w:b/>
        </w:rPr>
      </w:pPr>
      <w:r w:rsidRPr="00601777">
        <w:rPr>
          <w:b/>
        </w:rPr>
        <w:t>List of tables</w:t>
      </w:r>
    </w:p>
    <w:p w14:paraId="09BD8E27" w14:textId="5F9F81CD" w:rsidR="00DB586F" w:rsidRPr="00601777" w:rsidRDefault="00DB586F" w:rsidP="00FF0637">
      <w:pPr>
        <w:spacing w:after="240" w:line="480" w:lineRule="auto"/>
        <w:rPr>
          <w:lang w:val="en-US"/>
        </w:rPr>
      </w:pPr>
      <w:r w:rsidRPr="00601777">
        <w:rPr>
          <w:lang w:val="en-US"/>
        </w:rPr>
        <w:t>Table 1. The Bullying and Friendship Interview schedule and peer nomination items</w:t>
      </w:r>
      <w:r w:rsidR="00406C1F" w:rsidRPr="00601777">
        <w:rPr>
          <w:lang w:val="en-US"/>
        </w:rPr>
        <w:t>.</w:t>
      </w:r>
    </w:p>
    <w:p w14:paraId="3B064A6D" w14:textId="05436BDE" w:rsidR="00DB586F" w:rsidRPr="00601777" w:rsidRDefault="00DB586F" w:rsidP="00FF0637">
      <w:pPr>
        <w:keepNext/>
        <w:spacing w:after="240" w:line="480" w:lineRule="auto"/>
        <w:rPr>
          <w:iCs/>
          <w:szCs w:val="18"/>
        </w:rPr>
      </w:pPr>
      <w:r w:rsidRPr="00601777">
        <w:rPr>
          <w:iCs/>
          <w:szCs w:val="18"/>
        </w:rPr>
        <w:t>Table 2.</w:t>
      </w:r>
      <w:r w:rsidRPr="00601777">
        <w:rPr>
          <w:iCs/>
          <w:noProof/>
          <w:szCs w:val="18"/>
        </w:rPr>
        <w:t xml:space="preserve"> </w:t>
      </w:r>
      <w:r w:rsidRPr="00601777">
        <w:rPr>
          <w:iCs/>
          <w:szCs w:val="18"/>
        </w:rPr>
        <w:t>Rules used to assign adolescents to a bullying role for the Stage 2 assessments and total number (N) selected in each role</w:t>
      </w:r>
      <w:r w:rsidR="00406C1F" w:rsidRPr="00601777">
        <w:rPr>
          <w:iCs/>
          <w:szCs w:val="18"/>
        </w:rPr>
        <w:t>.</w:t>
      </w:r>
    </w:p>
    <w:p w14:paraId="53177050" w14:textId="2E551A51" w:rsidR="00DB586F" w:rsidRPr="00601777" w:rsidRDefault="00DB586F" w:rsidP="00FF0637">
      <w:pPr>
        <w:spacing w:after="240" w:line="480" w:lineRule="auto"/>
      </w:pPr>
      <w:r w:rsidRPr="00601777">
        <w:t xml:space="preserve">Table 3. Descriptive data </w:t>
      </w:r>
      <w:r w:rsidR="00FF0637" w:rsidRPr="00601777">
        <w:t>of the</w:t>
      </w:r>
      <w:r w:rsidRPr="00601777">
        <w:t xml:space="preserve"> Stage 2 sample</w:t>
      </w:r>
      <w:r w:rsidR="00FF0637" w:rsidRPr="00601777">
        <w:t xml:space="preserve">, stratified </w:t>
      </w:r>
      <w:r w:rsidRPr="00601777">
        <w:t>by bullying role.</w:t>
      </w:r>
    </w:p>
    <w:p w14:paraId="17F6DE93" w14:textId="4BCDC143" w:rsidR="00DB586F" w:rsidRPr="00601777" w:rsidRDefault="00DB586F" w:rsidP="00FF0637">
      <w:pPr>
        <w:pStyle w:val="Caption"/>
        <w:spacing w:line="480" w:lineRule="auto"/>
        <w:rPr>
          <w:i w:val="0"/>
          <w:color w:val="auto"/>
          <w:sz w:val="22"/>
        </w:rPr>
      </w:pPr>
      <w:r w:rsidRPr="00601777">
        <w:rPr>
          <w:i w:val="0"/>
          <w:color w:val="auto"/>
          <w:sz w:val="22"/>
        </w:rPr>
        <w:t xml:space="preserve">Table 4. Standardized regression </w:t>
      </w:r>
      <w:r w:rsidRPr="00601777">
        <w:rPr>
          <w:i w:val="0"/>
          <w:color w:val="auto"/>
          <w:sz w:val="22"/>
          <w:szCs w:val="22"/>
        </w:rPr>
        <w:t xml:space="preserve">coefficients (β) and </w:t>
      </w:r>
      <w:r w:rsidRPr="00601777">
        <w:rPr>
          <w:i w:val="0"/>
          <w:color w:val="auto"/>
          <w:sz w:val="22"/>
        </w:rPr>
        <w:t>standard errors in parenthesis (SE) of the total, direct and indirect effect of desire for cosmetic surgery in each bullying role.</w:t>
      </w:r>
    </w:p>
    <w:p w14:paraId="293D831B" w14:textId="0D032093" w:rsidR="00145C65" w:rsidRPr="00601777" w:rsidRDefault="00145C65" w:rsidP="00FF0637">
      <w:pPr>
        <w:spacing w:line="480" w:lineRule="auto"/>
      </w:pPr>
    </w:p>
    <w:sectPr w:rsidR="00145C65" w:rsidRPr="00601777">
      <w:foot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354438A" w14:textId="77777777" w:rsidR="004650BC" w:rsidRDefault="004650BC" w:rsidP="00E8603E">
      <w:pPr>
        <w:spacing w:after="0" w:line="240" w:lineRule="auto"/>
      </w:pPr>
      <w:r>
        <w:separator/>
      </w:r>
    </w:p>
  </w:endnote>
  <w:endnote w:type="continuationSeparator" w:id="0">
    <w:p w14:paraId="12F80661" w14:textId="77777777" w:rsidR="004650BC" w:rsidRDefault="004650BC" w:rsidP="00E860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484323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52D1CB" w14:textId="2A258683" w:rsidR="00422FAF" w:rsidRDefault="00422FA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3493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94758B8" w14:textId="77777777" w:rsidR="00422FAF" w:rsidRDefault="00422F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DCC7E0" w14:textId="77777777" w:rsidR="004650BC" w:rsidRDefault="004650BC" w:rsidP="00E8603E">
      <w:pPr>
        <w:spacing w:after="0" w:line="240" w:lineRule="auto"/>
      </w:pPr>
      <w:r>
        <w:separator/>
      </w:r>
    </w:p>
  </w:footnote>
  <w:footnote w:type="continuationSeparator" w:id="0">
    <w:p w14:paraId="62CBEE7C" w14:textId="77777777" w:rsidR="004650BC" w:rsidRDefault="004650BC" w:rsidP="00E8603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D3573C"/>
    <w:multiLevelType w:val="hybridMultilevel"/>
    <w:tmpl w:val="7E724A0E"/>
    <w:lvl w:ilvl="0" w:tplc="6D4EDE1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E151CF6"/>
    <w:multiLevelType w:val="hybridMultilevel"/>
    <w:tmpl w:val="5A3875F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60E40BC"/>
    <w:multiLevelType w:val="hybridMultilevel"/>
    <w:tmpl w:val="7408DF6A"/>
    <w:lvl w:ilvl="0" w:tplc="BD3EAC6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stic Reconst Surg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090evv90fee06efxr1xrp2oe5vsra5wwt9z&quot;&gt;My EndNote Library&lt;record-ids&gt;&lt;item&gt;16&lt;/item&gt;&lt;item&gt;28&lt;/item&gt;&lt;item&gt;35&lt;/item&gt;&lt;item&gt;46&lt;/item&gt;&lt;item&gt;134&lt;/item&gt;&lt;item&gt;185&lt;/item&gt;&lt;item&gt;205&lt;/item&gt;&lt;item&gt;263&lt;/item&gt;&lt;item&gt;362&lt;/item&gt;&lt;item&gt;382&lt;/item&gt;&lt;item&gt;449&lt;/item&gt;&lt;item&gt;486&lt;/item&gt;&lt;item&gt;487&lt;/item&gt;&lt;item&gt;488&lt;/item&gt;&lt;item&gt;489&lt;/item&gt;&lt;item&gt;490&lt;/item&gt;&lt;item&gt;491&lt;/item&gt;&lt;item&gt;492&lt;/item&gt;&lt;item&gt;493&lt;/item&gt;&lt;item&gt;494&lt;/item&gt;&lt;item&gt;496&lt;/item&gt;&lt;item&gt;497&lt;/item&gt;&lt;item&gt;498&lt;/item&gt;&lt;item&gt;500&lt;/item&gt;&lt;item&gt;502&lt;/item&gt;&lt;item&gt;503&lt;/item&gt;&lt;item&gt;509&lt;/item&gt;&lt;item&gt;518&lt;/item&gt;&lt;item&gt;519&lt;/item&gt;&lt;item&gt;528&lt;/item&gt;&lt;item&gt;550&lt;/item&gt;&lt;item&gt;619&lt;/item&gt;&lt;item&gt;661&lt;/item&gt;&lt;item&gt;717&lt;/item&gt;&lt;item&gt;718&lt;/item&gt;&lt;item&gt;727&lt;/item&gt;&lt;item&gt;729&lt;/item&gt;&lt;item&gt;751&lt;/item&gt;&lt;item&gt;762&lt;/item&gt;&lt;item&gt;791&lt;/item&gt;&lt;item&gt;801&lt;/item&gt;&lt;item&gt;802&lt;/item&gt;&lt;item&gt;803&lt;/item&gt;&lt;item&gt;804&lt;/item&gt;&lt;item&gt;808&lt;/item&gt;&lt;item&gt;809&lt;/item&gt;&lt;item&gt;812&lt;/item&gt;&lt;item&gt;814&lt;/item&gt;&lt;item&gt;815&lt;/item&gt;&lt;item&gt;825&lt;/item&gt;&lt;item&gt;826&lt;/item&gt;&lt;item&gt;829&lt;/item&gt;&lt;item&gt;837&lt;/item&gt;&lt;item&gt;838&lt;/item&gt;&lt;item&gt;870&lt;/item&gt;&lt;item&gt;892&lt;/item&gt;&lt;item&gt;900&lt;/item&gt;&lt;item&gt;901&lt;/item&gt;&lt;item&gt;902&lt;/item&gt;&lt;item&gt;903&lt;/item&gt;&lt;item&gt;904&lt;/item&gt;&lt;item&gt;920&lt;/item&gt;&lt;item&gt;943&lt;/item&gt;&lt;item&gt;944&lt;/item&gt;&lt;item&gt;945&lt;/item&gt;&lt;item&gt;946&lt;/item&gt;&lt;item&gt;950&lt;/item&gt;&lt;/record-ids&gt;&lt;/item&gt;&lt;/Libraries&gt;"/>
  </w:docVars>
  <w:rsids>
    <w:rsidRoot w:val="00E67811"/>
    <w:rsid w:val="00001923"/>
    <w:rsid w:val="0000277F"/>
    <w:rsid w:val="00005BA7"/>
    <w:rsid w:val="00007791"/>
    <w:rsid w:val="00011238"/>
    <w:rsid w:val="00015FB6"/>
    <w:rsid w:val="00021B40"/>
    <w:rsid w:val="00027D57"/>
    <w:rsid w:val="0003375D"/>
    <w:rsid w:val="00035FF3"/>
    <w:rsid w:val="00037C72"/>
    <w:rsid w:val="0004088E"/>
    <w:rsid w:val="00041818"/>
    <w:rsid w:val="00042DC2"/>
    <w:rsid w:val="00044D6E"/>
    <w:rsid w:val="00053472"/>
    <w:rsid w:val="000540F4"/>
    <w:rsid w:val="00055A8E"/>
    <w:rsid w:val="000571D1"/>
    <w:rsid w:val="00060194"/>
    <w:rsid w:val="000715ED"/>
    <w:rsid w:val="00073897"/>
    <w:rsid w:val="000800FA"/>
    <w:rsid w:val="000809FB"/>
    <w:rsid w:val="00091F19"/>
    <w:rsid w:val="000950CF"/>
    <w:rsid w:val="00096CB8"/>
    <w:rsid w:val="00096CF8"/>
    <w:rsid w:val="000A47DB"/>
    <w:rsid w:val="000A6101"/>
    <w:rsid w:val="000A6E00"/>
    <w:rsid w:val="000A7B0D"/>
    <w:rsid w:val="000B5187"/>
    <w:rsid w:val="000B75A6"/>
    <w:rsid w:val="000C23DF"/>
    <w:rsid w:val="000C6475"/>
    <w:rsid w:val="000C692F"/>
    <w:rsid w:val="000D1109"/>
    <w:rsid w:val="000D15E4"/>
    <w:rsid w:val="000E4D84"/>
    <w:rsid w:val="000E4F43"/>
    <w:rsid w:val="000F053B"/>
    <w:rsid w:val="000F2CE7"/>
    <w:rsid w:val="00106D27"/>
    <w:rsid w:val="00111F84"/>
    <w:rsid w:val="00112006"/>
    <w:rsid w:val="0011303C"/>
    <w:rsid w:val="00113648"/>
    <w:rsid w:val="0011410D"/>
    <w:rsid w:val="00120CFD"/>
    <w:rsid w:val="001217CC"/>
    <w:rsid w:val="001248D3"/>
    <w:rsid w:val="00124BCA"/>
    <w:rsid w:val="00131E9B"/>
    <w:rsid w:val="001340FF"/>
    <w:rsid w:val="00134E76"/>
    <w:rsid w:val="00143A14"/>
    <w:rsid w:val="00144E63"/>
    <w:rsid w:val="0014579C"/>
    <w:rsid w:val="00145C65"/>
    <w:rsid w:val="001465B9"/>
    <w:rsid w:val="00150C64"/>
    <w:rsid w:val="00152013"/>
    <w:rsid w:val="00152370"/>
    <w:rsid w:val="0015797C"/>
    <w:rsid w:val="00157D5D"/>
    <w:rsid w:val="00161434"/>
    <w:rsid w:val="00161FA1"/>
    <w:rsid w:val="00174815"/>
    <w:rsid w:val="00176885"/>
    <w:rsid w:val="00177408"/>
    <w:rsid w:val="00180651"/>
    <w:rsid w:val="00191403"/>
    <w:rsid w:val="001926E4"/>
    <w:rsid w:val="00195040"/>
    <w:rsid w:val="001A0287"/>
    <w:rsid w:val="001A06F4"/>
    <w:rsid w:val="001A630E"/>
    <w:rsid w:val="001B0C46"/>
    <w:rsid w:val="001B1FFD"/>
    <w:rsid w:val="001C0A0A"/>
    <w:rsid w:val="001D0D6C"/>
    <w:rsid w:val="001D17FC"/>
    <w:rsid w:val="001D7712"/>
    <w:rsid w:val="001E1505"/>
    <w:rsid w:val="001E24E4"/>
    <w:rsid w:val="001E58F8"/>
    <w:rsid w:val="001F5C16"/>
    <w:rsid w:val="001F66E4"/>
    <w:rsid w:val="00210A5A"/>
    <w:rsid w:val="00210CD0"/>
    <w:rsid w:val="002110E5"/>
    <w:rsid w:val="00216B2C"/>
    <w:rsid w:val="00216E7E"/>
    <w:rsid w:val="00220B97"/>
    <w:rsid w:val="00222787"/>
    <w:rsid w:val="002232AC"/>
    <w:rsid w:val="002320BC"/>
    <w:rsid w:val="00243620"/>
    <w:rsid w:val="002443C9"/>
    <w:rsid w:val="00250BEE"/>
    <w:rsid w:val="002517AC"/>
    <w:rsid w:val="00251A3A"/>
    <w:rsid w:val="00251C0A"/>
    <w:rsid w:val="00252490"/>
    <w:rsid w:val="00260475"/>
    <w:rsid w:val="002703BC"/>
    <w:rsid w:val="00270D89"/>
    <w:rsid w:val="002753BE"/>
    <w:rsid w:val="00275DE6"/>
    <w:rsid w:val="0028510B"/>
    <w:rsid w:val="00292332"/>
    <w:rsid w:val="00292E0C"/>
    <w:rsid w:val="002A4675"/>
    <w:rsid w:val="002B0597"/>
    <w:rsid w:val="002B165E"/>
    <w:rsid w:val="002C238E"/>
    <w:rsid w:val="002C74F3"/>
    <w:rsid w:val="002D0E81"/>
    <w:rsid w:val="002D6BFA"/>
    <w:rsid w:val="002D7068"/>
    <w:rsid w:val="002E25BB"/>
    <w:rsid w:val="002E299D"/>
    <w:rsid w:val="002E4A1E"/>
    <w:rsid w:val="002E6FF3"/>
    <w:rsid w:val="002E758B"/>
    <w:rsid w:val="002F5AD1"/>
    <w:rsid w:val="002F5F8C"/>
    <w:rsid w:val="002F7EA0"/>
    <w:rsid w:val="00303C17"/>
    <w:rsid w:val="00306EC1"/>
    <w:rsid w:val="00310A0F"/>
    <w:rsid w:val="003122B3"/>
    <w:rsid w:val="0032025C"/>
    <w:rsid w:val="00322084"/>
    <w:rsid w:val="003263C8"/>
    <w:rsid w:val="00327B5B"/>
    <w:rsid w:val="003305DD"/>
    <w:rsid w:val="00340CC6"/>
    <w:rsid w:val="0034464B"/>
    <w:rsid w:val="00345733"/>
    <w:rsid w:val="003546CE"/>
    <w:rsid w:val="00356D62"/>
    <w:rsid w:val="003606D8"/>
    <w:rsid w:val="00371FB0"/>
    <w:rsid w:val="00373C92"/>
    <w:rsid w:val="00374441"/>
    <w:rsid w:val="00374599"/>
    <w:rsid w:val="00375146"/>
    <w:rsid w:val="0038485C"/>
    <w:rsid w:val="00384EA1"/>
    <w:rsid w:val="00386192"/>
    <w:rsid w:val="003865D5"/>
    <w:rsid w:val="0039569D"/>
    <w:rsid w:val="00397CF6"/>
    <w:rsid w:val="003A0AC2"/>
    <w:rsid w:val="003A26BD"/>
    <w:rsid w:val="003A2F20"/>
    <w:rsid w:val="003A65C5"/>
    <w:rsid w:val="003A6A12"/>
    <w:rsid w:val="003B1258"/>
    <w:rsid w:val="003C1077"/>
    <w:rsid w:val="003C5880"/>
    <w:rsid w:val="003C69FC"/>
    <w:rsid w:val="003D1CAE"/>
    <w:rsid w:val="003D3747"/>
    <w:rsid w:val="003D4FDB"/>
    <w:rsid w:val="003D7092"/>
    <w:rsid w:val="003D7A1E"/>
    <w:rsid w:val="003E090B"/>
    <w:rsid w:val="003E2FA0"/>
    <w:rsid w:val="003F6CFF"/>
    <w:rsid w:val="003F6FC7"/>
    <w:rsid w:val="003F77A6"/>
    <w:rsid w:val="004056DE"/>
    <w:rsid w:val="004069DF"/>
    <w:rsid w:val="00406C1F"/>
    <w:rsid w:val="0041185F"/>
    <w:rsid w:val="00411D62"/>
    <w:rsid w:val="004128F9"/>
    <w:rsid w:val="00412D3D"/>
    <w:rsid w:val="00422FAF"/>
    <w:rsid w:val="004241A2"/>
    <w:rsid w:val="004279A7"/>
    <w:rsid w:val="00427A83"/>
    <w:rsid w:val="004310E4"/>
    <w:rsid w:val="00431D0D"/>
    <w:rsid w:val="00441EEE"/>
    <w:rsid w:val="00442A62"/>
    <w:rsid w:val="0044459A"/>
    <w:rsid w:val="00447E4E"/>
    <w:rsid w:val="00450436"/>
    <w:rsid w:val="004528FF"/>
    <w:rsid w:val="00454A26"/>
    <w:rsid w:val="00457A4E"/>
    <w:rsid w:val="004613E9"/>
    <w:rsid w:val="00464B8D"/>
    <w:rsid w:val="004650BC"/>
    <w:rsid w:val="00473B4F"/>
    <w:rsid w:val="0047575E"/>
    <w:rsid w:val="00480945"/>
    <w:rsid w:val="00484B3D"/>
    <w:rsid w:val="00485D62"/>
    <w:rsid w:val="00486841"/>
    <w:rsid w:val="00491BDF"/>
    <w:rsid w:val="0049373B"/>
    <w:rsid w:val="00494E15"/>
    <w:rsid w:val="00495E52"/>
    <w:rsid w:val="00497A0E"/>
    <w:rsid w:val="004B08A7"/>
    <w:rsid w:val="004B12CF"/>
    <w:rsid w:val="004B3E4C"/>
    <w:rsid w:val="004B4368"/>
    <w:rsid w:val="004B5962"/>
    <w:rsid w:val="004B5B49"/>
    <w:rsid w:val="004B6E14"/>
    <w:rsid w:val="004B6E1B"/>
    <w:rsid w:val="004C06DD"/>
    <w:rsid w:val="004C2016"/>
    <w:rsid w:val="004C77C3"/>
    <w:rsid w:val="004D6B5B"/>
    <w:rsid w:val="004E2D46"/>
    <w:rsid w:val="004E478A"/>
    <w:rsid w:val="004E5CEF"/>
    <w:rsid w:val="004E6539"/>
    <w:rsid w:val="004F44CF"/>
    <w:rsid w:val="004F4FC7"/>
    <w:rsid w:val="004F59A8"/>
    <w:rsid w:val="004F6390"/>
    <w:rsid w:val="004F70D1"/>
    <w:rsid w:val="004F786D"/>
    <w:rsid w:val="004F7BCA"/>
    <w:rsid w:val="00500152"/>
    <w:rsid w:val="005030DE"/>
    <w:rsid w:val="005103C6"/>
    <w:rsid w:val="0051142E"/>
    <w:rsid w:val="005167A5"/>
    <w:rsid w:val="00517951"/>
    <w:rsid w:val="0052267D"/>
    <w:rsid w:val="00524115"/>
    <w:rsid w:val="005279F0"/>
    <w:rsid w:val="00530E6A"/>
    <w:rsid w:val="005319EE"/>
    <w:rsid w:val="00531AC0"/>
    <w:rsid w:val="00535F8C"/>
    <w:rsid w:val="00540BCC"/>
    <w:rsid w:val="0054225C"/>
    <w:rsid w:val="005428F1"/>
    <w:rsid w:val="005470D1"/>
    <w:rsid w:val="0055049E"/>
    <w:rsid w:val="005527F7"/>
    <w:rsid w:val="00553A4A"/>
    <w:rsid w:val="00555522"/>
    <w:rsid w:val="005653BA"/>
    <w:rsid w:val="005669CC"/>
    <w:rsid w:val="00581602"/>
    <w:rsid w:val="00581781"/>
    <w:rsid w:val="00586927"/>
    <w:rsid w:val="00590B99"/>
    <w:rsid w:val="00592379"/>
    <w:rsid w:val="00597F81"/>
    <w:rsid w:val="005A5BBB"/>
    <w:rsid w:val="005B192A"/>
    <w:rsid w:val="005B703F"/>
    <w:rsid w:val="005C0F9D"/>
    <w:rsid w:val="005C1F47"/>
    <w:rsid w:val="005D0410"/>
    <w:rsid w:val="005E562A"/>
    <w:rsid w:val="005E7C7D"/>
    <w:rsid w:val="005F1186"/>
    <w:rsid w:val="005F1329"/>
    <w:rsid w:val="005F3730"/>
    <w:rsid w:val="00601777"/>
    <w:rsid w:val="00601A23"/>
    <w:rsid w:val="006032F6"/>
    <w:rsid w:val="006079B4"/>
    <w:rsid w:val="00617A97"/>
    <w:rsid w:val="00627278"/>
    <w:rsid w:val="00627BE5"/>
    <w:rsid w:val="00632D3F"/>
    <w:rsid w:val="00632E08"/>
    <w:rsid w:val="00634933"/>
    <w:rsid w:val="006355BD"/>
    <w:rsid w:val="0063787D"/>
    <w:rsid w:val="00637F44"/>
    <w:rsid w:val="00640855"/>
    <w:rsid w:val="006441B9"/>
    <w:rsid w:val="006468BC"/>
    <w:rsid w:val="006469CF"/>
    <w:rsid w:val="00651BC0"/>
    <w:rsid w:val="00652557"/>
    <w:rsid w:val="00664133"/>
    <w:rsid w:val="00664A56"/>
    <w:rsid w:val="0066581F"/>
    <w:rsid w:val="006664A2"/>
    <w:rsid w:val="00666E51"/>
    <w:rsid w:val="0066712B"/>
    <w:rsid w:val="00667BBC"/>
    <w:rsid w:val="00671C57"/>
    <w:rsid w:val="006736E1"/>
    <w:rsid w:val="00684E61"/>
    <w:rsid w:val="00685B3E"/>
    <w:rsid w:val="006910C3"/>
    <w:rsid w:val="00691F2C"/>
    <w:rsid w:val="00691FE2"/>
    <w:rsid w:val="0069490F"/>
    <w:rsid w:val="00697E49"/>
    <w:rsid w:val="006A47B0"/>
    <w:rsid w:val="006B32B8"/>
    <w:rsid w:val="006C23EB"/>
    <w:rsid w:val="006C6126"/>
    <w:rsid w:val="006D15E3"/>
    <w:rsid w:val="006D2595"/>
    <w:rsid w:val="006D5244"/>
    <w:rsid w:val="006D579F"/>
    <w:rsid w:val="006D6BFC"/>
    <w:rsid w:val="006D7077"/>
    <w:rsid w:val="006E550B"/>
    <w:rsid w:val="006E66F4"/>
    <w:rsid w:val="006E6E6F"/>
    <w:rsid w:val="006F0EDD"/>
    <w:rsid w:val="006F2026"/>
    <w:rsid w:val="00702D6B"/>
    <w:rsid w:val="00703D27"/>
    <w:rsid w:val="00703F84"/>
    <w:rsid w:val="00706E7F"/>
    <w:rsid w:val="0070759C"/>
    <w:rsid w:val="00712197"/>
    <w:rsid w:val="0071717B"/>
    <w:rsid w:val="00721244"/>
    <w:rsid w:val="00724A54"/>
    <w:rsid w:val="007330EA"/>
    <w:rsid w:val="00734BF6"/>
    <w:rsid w:val="00735689"/>
    <w:rsid w:val="00737022"/>
    <w:rsid w:val="00747C09"/>
    <w:rsid w:val="00752466"/>
    <w:rsid w:val="007531BD"/>
    <w:rsid w:val="00765A83"/>
    <w:rsid w:val="00767FC1"/>
    <w:rsid w:val="00771C04"/>
    <w:rsid w:val="00774083"/>
    <w:rsid w:val="007757D0"/>
    <w:rsid w:val="00775907"/>
    <w:rsid w:val="00775B7A"/>
    <w:rsid w:val="00782BDA"/>
    <w:rsid w:val="00782C1E"/>
    <w:rsid w:val="00785EF7"/>
    <w:rsid w:val="00787284"/>
    <w:rsid w:val="00797A50"/>
    <w:rsid w:val="007A0BB5"/>
    <w:rsid w:val="007A383C"/>
    <w:rsid w:val="007A48BC"/>
    <w:rsid w:val="007A7A5D"/>
    <w:rsid w:val="007B4FCD"/>
    <w:rsid w:val="007B5328"/>
    <w:rsid w:val="007C1659"/>
    <w:rsid w:val="007C22D4"/>
    <w:rsid w:val="007C3A79"/>
    <w:rsid w:val="007C6BD2"/>
    <w:rsid w:val="007D3A03"/>
    <w:rsid w:val="007D49B8"/>
    <w:rsid w:val="007D594C"/>
    <w:rsid w:val="007D6356"/>
    <w:rsid w:val="007E15A7"/>
    <w:rsid w:val="007E15FC"/>
    <w:rsid w:val="007E1A48"/>
    <w:rsid w:val="007E20FC"/>
    <w:rsid w:val="007E44CA"/>
    <w:rsid w:val="007E6547"/>
    <w:rsid w:val="007F2974"/>
    <w:rsid w:val="007F37A7"/>
    <w:rsid w:val="007F64CB"/>
    <w:rsid w:val="007F74FC"/>
    <w:rsid w:val="00805497"/>
    <w:rsid w:val="0081229E"/>
    <w:rsid w:val="00815C75"/>
    <w:rsid w:val="008205FD"/>
    <w:rsid w:val="0082484B"/>
    <w:rsid w:val="008255EA"/>
    <w:rsid w:val="00837EE1"/>
    <w:rsid w:val="00840FEA"/>
    <w:rsid w:val="0084477B"/>
    <w:rsid w:val="008469C7"/>
    <w:rsid w:val="008527B8"/>
    <w:rsid w:val="008564DC"/>
    <w:rsid w:val="00857F1D"/>
    <w:rsid w:val="00863E13"/>
    <w:rsid w:val="0087306B"/>
    <w:rsid w:val="008736F9"/>
    <w:rsid w:val="008818A2"/>
    <w:rsid w:val="00881BB1"/>
    <w:rsid w:val="008871A7"/>
    <w:rsid w:val="00891E63"/>
    <w:rsid w:val="008942C4"/>
    <w:rsid w:val="008A02F3"/>
    <w:rsid w:val="008A4D58"/>
    <w:rsid w:val="008A5467"/>
    <w:rsid w:val="008A553E"/>
    <w:rsid w:val="008B0B94"/>
    <w:rsid w:val="008B165C"/>
    <w:rsid w:val="008B48A2"/>
    <w:rsid w:val="008B4B5F"/>
    <w:rsid w:val="008B5BB4"/>
    <w:rsid w:val="008C3780"/>
    <w:rsid w:val="008D12EB"/>
    <w:rsid w:val="008E2DA1"/>
    <w:rsid w:val="008E3FBD"/>
    <w:rsid w:val="008E4F92"/>
    <w:rsid w:val="008F1227"/>
    <w:rsid w:val="008F3D63"/>
    <w:rsid w:val="008F44F3"/>
    <w:rsid w:val="008F72B4"/>
    <w:rsid w:val="009053AF"/>
    <w:rsid w:val="009063B5"/>
    <w:rsid w:val="00907B73"/>
    <w:rsid w:val="0093035E"/>
    <w:rsid w:val="0093157D"/>
    <w:rsid w:val="00941A5E"/>
    <w:rsid w:val="00942014"/>
    <w:rsid w:val="00943E6D"/>
    <w:rsid w:val="0094467B"/>
    <w:rsid w:val="00944E08"/>
    <w:rsid w:val="00945C49"/>
    <w:rsid w:val="009465EE"/>
    <w:rsid w:val="00952E03"/>
    <w:rsid w:val="00954EB4"/>
    <w:rsid w:val="00955A5C"/>
    <w:rsid w:val="00956517"/>
    <w:rsid w:val="00961C8B"/>
    <w:rsid w:val="00962587"/>
    <w:rsid w:val="009634AD"/>
    <w:rsid w:val="0097114B"/>
    <w:rsid w:val="009718EB"/>
    <w:rsid w:val="00981788"/>
    <w:rsid w:val="00984307"/>
    <w:rsid w:val="009848EC"/>
    <w:rsid w:val="00985C53"/>
    <w:rsid w:val="00986AE2"/>
    <w:rsid w:val="009920E2"/>
    <w:rsid w:val="00993306"/>
    <w:rsid w:val="009A3595"/>
    <w:rsid w:val="009A601A"/>
    <w:rsid w:val="009A72D7"/>
    <w:rsid w:val="009B1A1E"/>
    <w:rsid w:val="009B32F1"/>
    <w:rsid w:val="009B4864"/>
    <w:rsid w:val="009C206B"/>
    <w:rsid w:val="009C2EE5"/>
    <w:rsid w:val="009C54C9"/>
    <w:rsid w:val="009C7973"/>
    <w:rsid w:val="009D156C"/>
    <w:rsid w:val="009D7441"/>
    <w:rsid w:val="009E13F1"/>
    <w:rsid w:val="009F0047"/>
    <w:rsid w:val="009F080B"/>
    <w:rsid w:val="009F4C20"/>
    <w:rsid w:val="009F7A50"/>
    <w:rsid w:val="00A242E5"/>
    <w:rsid w:val="00A25CF4"/>
    <w:rsid w:val="00A25F8F"/>
    <w:rsid w:val="00A261D1"/>
    <w:rsid w:val="00A27BC7"/>
    <w:rsid w:val="00A3052B"/>
    <w:rsid w:val="00A33393"/>
    <w:rsid w:val="00A33782"/>
    <w:rsid w:val="00A33E39"/>
    <w:rsid w:val="00A34A80"/>
    <w:rsid w:val="00A3625C"/>
    <w:rsid w:val="00A369E3"/>
    <w:rsid w:val="00A37DE4"/>
    <w:rsid w:val="00A41937"/>
    <w:rsid w:val="00A4293A"/>
    <w:rsid w:val="00A45E3C"/>
    <w:rsid w:val="00A510DD"/>
    <w:rsid w:val="00A53329"/>
    <w:rsid w:val="00A54EED"/>
    <w:rsid w:val="00A65531"/>
    <w:rsid w:val="00A7669C"/>
    <w:rsid w:val="00A80D6E"/>
    <w:rsid w:val="00A814E5"/>
    <w:rsid w:val="00A84A74"/>
    <w:rsid w:val="00A874E7"/>
    <w:rsid w:val="00A87DFE"/>
    <w:rsid w:val="00A91832"/>
    <w:rsid w:val="00A91E7B"/>
    <w:rsid w:val="00A940F6"/>
    <w:rsid w:val="00A942B1"/>
    <w:rsid w:val="00AA11FA"/>
    <w:rsid w:val="00AA1246"/>
    <w:rsid w:val="00AA16BA"/>
    <w:rsid w:val="00AA25E6"/>
    <w:rsid w:val="00AA6F34"/>
    <w:rsid w:val="00AA7B10"/>
    <w:rsid w:val="00AB1485"/>
    <w:rsid w:val="00AB258F"/>
    <w:rsid w:val="00AB79DE"/>
    <w:rsid w:val="00AC060F"/>
    <w:rsid w:val="00AC0DF1"/>
    <w:rsid w:val="00AD2A5C"/>
    <w:rsid w:val="00AE6829"/>
    <w:rsid w:val="00AE7205"/>
    <w:rsid w:val="00AF1AAD"/>
    <w:rsid w:val="00AF1B9E"/>
    <w:rsid w:val="00AF34FA"/>
    <w:rsid w:val="00AF5F7C"/>
    <w:rsid w:val="00B01753"/>
    <w:rsid w:val="00B045DF"/>
    <w:rsid w:val="00B11F4E"/>
    <w:rsid w:val="00B1233B"/>
    <w:rsid w:val="00B14A8A"/>
    <w:rsid w:val="00B16292"/>
    <w:rsid w:val="00B168D7"/>
    <w:rsid w:val="00B25676"/>
    <w:rsid w:val="00B351F8"/>
    <w:rsid w:val="00B37A9A"/>
    <w:rsid w:val="00B426D2"/>
    <w:rsid w:val="00B42C1D"/>
    <w:rsid w:val="00B44905"/>
    <w:rsid w:val="00B467E7"/>
    <w:rsid w:val="00B471B5"/>
    <w:rsid w:val="00B52805"/>
    <w:rsid w:val="00B529B3"/>
    <w:rsid w:val="00B631FD"/>
    <w:rsid w:val="00B639DB"/>
    <w:rsid w:val="00B64AD7"/>
    <w:rsid w:val="00B80BCB"/>
    <w:rsid w:val="00B830A2"/>
    <w:rsid w:val="00B85FE4"/>
    <w:rsid w:val="00B86880"/>
    <w:rsid w:val="00B912FF"/>
    <w:rsid w:val="00B959A0"/>
    <w:rsid w:val="00BA094B"/>
    <w:rsid w:val="00BA1C18"/>
    <w:rsid w:val="00BA3A1F"/>
    <w:rsid w:val="00BA6330"/>
    <w:rsid w:val="00BA7D3F"/>
    <w:rsid w:val="00BB0F02"/>
    <w:rsid w:val="00BB18E8"/>
    <w:rsid w:val="00BB22EA"/>
    <w:rsid w:val="00BC206B"/>
    <w:rsid w:val="00BC34F5"/>
    <w:rsid w:val="00BD2921"/>
    <w:rsid w:val="00BD2E77"/>
    <w:rsid w:val="00BD6212"/>
    <w:rsid w:val="00BE46EF"/>
    <w:rsid w:val="00BE61AF"/>
    <w:rsid w:val="00BF0812"/>
    <w:rsid w:val="00BF72A2"/>
    <w:rsid w:val="00C01A35"/>
    <w:rsid w:val="00C0288C"/>
    <w:rsid w:val="00C02A2D"/>
    <w:rsid w:val="00C11ABC"/>
    <w:rsid w:val="00C15AB2"/>
    <w:rsid w:val="00C170C8"/>
    <w:rsid w:val="00C20B7F"/>
    <w:rsid w:val="00C35CFD"/>
    <w:rsid w:val="00C4014D"/>
    <w:rsid w:val="00C45C52"/>
    <w:rsid w:val="00C525B6"/>
    <w:rsid w:val="00C60048"/>
    <w:rsid w:val="00C607A8"/>
    <w:rsid w:val="00C629A0"/>
    <w:rsid w:val="00C62E90"/>
    <w:rsid w:val="00C62E92"/>
    <w:rsid w:val="00C64979"/>
    <w:rsid w:val="00C64B0B"/>
    <w:rsid w:val="00C659DC"/>
    <w:rsid w:val="00C8125A"/>
    <w:rsid w:val="00C8343D"/>
    <w:rsid w:val="00C92642"/>
    <w:rsid w:val="00C9578F"/>
    <w:rsid w:val="00CA47E9"/>
    <w:rsid w:val="00CA5315"/>
    <w:rsid w:val="00CA5E9E"/>
    <w:rsid w:val="00CA6E10"/>
    <w:rsid w:val="00CB13C5"/>
    <w:rsid w:val="00CB49FF"/>
    <w:rsid w:val="00CB529C"/>
    <w:rsid w:val="00CB5EEA"/>
    <w:rsid w:val="00CB6B75"/>
    <w:rsid w:val="00CB705F"/>
    <w:rsid w:val="00CC06E7"/>
    <w:rsid w:val="00CC187D"/>
    <w:rsid w:val="00CC20E8"/>
    <w:rsid w:val="00CC5F91"/>
    <w:rsid w:val="00CD6D8B"/>
    <w:rsid w:val="00CE089B"/>
    <w:rsid w:val="00CE0D0F"/>
    <w:rsid w:val="00CE2D11"/>
    <w:rsid w:val="00CE7A23"/>
    <w:rsid w:val="00CF27BE"/>
    <w:rsid w:val="00CF6ED6"/>
    <w:rsid w:val="00D028E8"/>
    <w:rsid w:val="00D04B90"/>
    <w:rsid w:val="00D05D05"/>
    <w:rsid w:val="00D155B1"/>
    <w:rsid w:val="00D2033C"/>
    <w:rsid w:val="00D20560"/>
    <w:rsid w:val="00D23D0E"/>
    <w:rsid w:val="00D2696E"/>
    <w:rsid w:val="00D27B6B"/>
    <w:rsid w:val="00D32E74"/>
    <w:rsid w:val="00D33318"/>
    <w:rsid w:val="00D34A97"/>
    <w:rsid w:val="00D40DCE"/>
    <w:rsid w:val="00D41720"/>
    <w:rsid w:val="00D4783C"/>
    <w:rsid w:val="00D52030"/>
    <w:rsid w:val="00D52753"/>
    <w:rsid w:val="00D5512A"/>
    <w:rsid w:val="00D55CBE"/>
    <w:rsid w:val="00D64F82"/>
    <w:rsid w:val="00D659A5"/>
    <w:rsid w:val="00D65EE3"/>
    <w:rsid w:val="00D77DA3"/>
    <w:rsid w:val="00D77F4F"/>
    <w:rsid w:val="00D83CF6"/>
    <w:rsid w:val="00DA0738"/>
    <w:rsid w:val="00DA231D"/>
    <w:rsid w:val="00DB4F6F"/>
    <w:rsid w:val="00DB586F"/>
    <w:rsid w:val="00DC29AB"/>
    <w:rsid w:val="00DC30DD"/>
    <w:rsid w:val="00DC6E51"/>
    <w:rsid w:val="00DD4826"/>
    <w:rsid w:val="00DD5C1E"/>
    <w:rsid w:val="00DD60D7"/>
    <w:rsid w:val="00DE21F3"/>
    <w:rsid w:val="00DF0A09"/>
    <w:rsid w:val="00E02B11"/>
    <w:rsid w:val="00E03A8A"/>
    <w:rsid w:val="00E0433E"/>
    <w:rsid w:val="00E048F3"/>
    <w:rsid w:val="00E1799A"/>
    <w:rsid w:val="00E2185C"/>
    <w:rsid w:val="00E227CD"/>
    <w:rsid w:val="00E31174"/>
    <w:rsid w:val="00E32A41"/>
    <w:rsid w:val="00E40A0F"/>
    <w:rsid w:val="00E415E5"/>
    <w:rsid w:val="00E518EC"/>
    <w:rsid w:val="00E53417"/>
    <w:rsid w:val="00E53FBB"/>
    <w:rsid w:val="00E54244"/>
    <w:rsid w:val="00E57B05"/>
    <w:rsid w:val="00E62288"/>
    <w:rsid w:val="00E6367D"/>
    <w:rsid w:val="00E65562"/>
    <w:rsid w:val="00E67811"/>
    <w:rsid w:val="00E711FA"/>
    <w:rsid w:val="00E71885"/>
    <w:rsid w:val="00E718C2"/>
    <w:rsid w:val="00E74319"/>
    <w:rsid w:val="00E76411"/>
    <w:rsid w:val="00E76D0B"/>
    <w:rsid w:val="00E803DC"/>
    <w:rsid w:val="00E833A5"/>
    <w:rsid w:val="00E85CFA"/>
    <w:rsid w:val="00E8603E"/>
    <w:rsid w:val="00E94A71"/>
    <w:rsid w:val="00E954FC"/>
    <w:rsid w:val="00EA01E1"/>
    <w:rsid w:val="00EA1C26"/>
    <w:rsid w:val="00EA3D29"/>
    <w:rsid w:val="00EA3E8A"/>
    <w:rsid w:val="00EA4F56"/>
    <w:rsid w:val="00EB0FB3"/>
    <w:rsid w:val="00EB4E84"/>
    <w:rsid w:val="00EC03D8"/>
    <w:rsid w:val="00EC29D7"/>
    <w:rsid w:val="00EC5C08"/>
    <w:rsid w:val="00EE11A7"/>
    <w:rsid w:val="00EF4186"/>
    <w:rsid w:val="00EF6870"/>
    <w:rsid w:val="00EF7514"/>
    <w:rsid w:val="00EF79A3"/>
    <w:rsid w:val="00EF7ADE"/>
    <w:rsid w:val="00F00402"/>
    <w:rsid w:val="00F12F9E"/>
    <w:rsid w:val="00F15A83"/>
    <w:rsid w:val="00F16C6D"/>
    <w:rsid w:val="00F173D6"/>
    <w:rsid w:val="00F17946"/>
    <w:rsid w:val="00F21D49"/>
    <w:rsid w:val="00F2597A"/>
    <w:rsid w:val="00F33FC9"/>
    <w:rsid w:val="00F35932"/>
    <w:rsid w:val="00F36655"/>
    <w:rsid w:val="00F37C9E"/>
    <w:rsid w:val="00F44124"/>
    <w:rsid w:val="00F44680"/>
    <w:rsid w:val="00F46AA5"/>
    <w:rsid w:val="00F46DCB"/>
    <w:rsid w:val="00F47DF7"/>
    <w:rsid w:val="00F51B29"/>
    <w:rsid w:val="00F616AC"/>
    <w:rsid w:val="00F63663"/>
    <w:rsid w:val="00F64A47"/>
    <w:rsid w:val="00F703F0"/>
    <w:rsid w:val="00F74E16"/>
    <w:rsid w:val="00F8011A"/>
    <w:rsid w:val="00F84526"/>
    <w:rsid w:val="00F94F93"/>
    <w:rsid w:val="00FA0A13"/>
    <w:rsid w:val="00FA1A5D"/>
    <w:rsid w:val="00FA5209"/>
    <w:rsid w:val="00FB1BC8"/>
    <w:rsid w:val="00FB27D7"/>
    <w:rsid w:val="00FB296F"/>
    <w:rsid w:val="00FB47B1"/>
    <w:rsid w:val="00FB6FD0"/>
    <w:rsid w:val="00FC374F"/>
    <w:rsid w:val="00FC50DA"/>
    <w:rsid w:val="00FD43C4"/>
    <w:rsid w:val="00FD6A55"/>
    <w:rsid w:val="00FE12A2"/>
    <w:rsid w:val="00FE2BB2"/>
    <w:rsid w:val="00FE38DC"/>
    <w:rsid w:val="00FE535D"/>
    <w:rsid w:val="00FE5B98"/>
    <w:rsid w:val="00FF0637"/>
    <w:rsid w:val="00FF3063"/>
    <w:rsid w:val="00FF3521"/>
    <w:rsid w:val="00FF73F1"/>
    <w:rsid w:val="00FF79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2DF6FC"/>
  <w15:docId w15:val="{D741A634-C458-40D6-BAFC-F6570F62E5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B5BB4"/>
    <w:pPr>
      <w:keepNext/>
      <w:keepLines/>
      <w:spacing w:before="240" w:after="240"/>
      <w:outlineLvl w:val="0"/>
    </w:pPr>
    <w:rPr>
      <w:rFonts w:asciiTheme="majorHAnsi" w:eastAsiaTheme="majorEastAsia" w:hAnsiTheme="majorHAnsi" w:cstheme="majorBidi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31D0D"/>
    <w:pPr>
      <w:keepNext/>
      <w:keepLines/>
      <w:spacing w:before="120" w:after="120"/>
      <w:outlineLvl w:val="1"/>
    </w:pPr>
    <w:rPr>
      <w:rFonts w:asciiTheme="majorHAnsi" w:eastAsiaTheme="majorEastAsia" w:hAnsiTheme="majorHAnsi" w:cstheme="majorBidi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18C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i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718C2"/>
    <w:pPr>
      <w:keepNext/>
      <w:keepLines/>
      <w:spacing w:before="40" w:after="0"/>
      <w:ind w:left="72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718C2"/>
    <w:pPr>
      <w:keepNext/>
      <w:keepLines/>
      <w:spacing w:before="160" w:after="120"/>
      <w:ind w:left="72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67811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B5BB4"/>
    <w:rPr>
      <w:rFonts w:asciiTheme="majorHAnsi" w:eastAsiaTheme="majorEastAsia" w:hAnsiTheme="majorHAnsi" w:cstheme="majorBidi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31D0D"/>
    <w:rPr>
      <w:rFonts w:asciiTheme="majorHAnsi" w:eastAsiaTheme="majorEastAsia" w:hAnsiTheme="majorHAnsi" w:cstheme="majorBidi"/>
      <w:sz w:val="24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775B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75B7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75B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5B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5B7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5B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5B7A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860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603E"/>
  </w:style>
  <w:style w:type="paragraph" w:styleId="Footer">
    <w:name w:val="footer"/>
    <w:basedOn w:val="Normal"/>
    <w:link w:val="FooterChar"/>
    <w:uiPriority w:val="99"/>
    <w:unhideWhenUsed/>
    <w:rsid w:val="00E860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603E"/>
  </w:style>
  <w:style w:type="table" w:styleId="TableGrid">
    <w:name w:val="Table Grid"/>
    <w:basedOn w:val="TableNormal"/>
    <w:uiPriority w:val="39"/>
    <w:rsid w:val="009465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E718C2"/>
    <w:rPr>
      <w:rFonts w:asciiTheme="majorHAnsi" w:eastAsiaTheme="majorEastAsia" w:hAnsiTheme="majorHAnsi" w:cstheme="majorBidi"/>
      <w:i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718C2"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E718C2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Title">
    <w:name w:val="Title"/>
    <w:basedOn w:val="Normal"/>
    <w:next w:val="Normal"/>
    <w:link w:val="TitleChar"/>
    <w:uiPriority w:val="10"/>
    <w:qFormat/>
    <w:rsid w:val="00E718C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718C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DE21F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C29A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29A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29A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29AB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C34F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12197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441EE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lasticsurgery.org/news/plastic-surgery-statistics/2015-plastic-surgery-statistics.html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rcseng.ac.uk/surgeons/surgical-standards/working-practices/cosmetic-surgery/professional-standards-for-cosmetic-surgery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ts.ucla.edu/stat/mplus/output/olsreg.htm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://www.cdc.gov/violenceprevention/pdf/bullying_factsheet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baaps.org.uk/about-us/press-releases/1833-britain-sucks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CA4729-D90D-4D2C-A070-D74CF2DB42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11456</Words>
  <Characters>65305</Characters>
  <Application>Microsoft Office Word</Application>
  <DocSecurity>0</DocSecurity>
  <Lines>544</Lines>
  <Paragraphs>1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6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rsty Lee</dc:creator>
  <cp:lastModifiedBy>ASTLES Kath</cp:lastModifiedBy>
  <cp:revision>2</cp:revision>
  <cp:lastPrinted>2016-07-29T12:53:00Z</cp:lastPrinted>
  <dcterms:created xsi:type="dcterms:W3CDTF">2018-08-07T11:32:00Z</dcterms:created>
  <dcterms:modified xsi:type="dcterms:W3CDTF">2018-08-07T1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kirsty.lee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